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35DEA" w:rsidRPr="00832329" w:rsidRDefault="00335DEA" w:rsidP="00335DEA">
      <w:pPr>
        <w:rPr>
          <w:rFonts w:ascii="Times New Roman" w:hAnsi="Times New Roman" w:cs="Times New Roman"/>
          <w:b/>
          <w:bCs/>
          <w:color w:val="000000"/>
          <w:sz w:val="24"/>
          <w:szCs w:val="24"/>
          <w:lang w:val="en-GB" w:eastAsia="de-DE"/>
        </w:rPr>
      </w:pPr>
      <w:r w:rsidRPr="00832329">
        <w:rPr>
          <w:rFonts w:ascii="Times New Roman" w:hAnsi="Times New Roman" w:cs="Times New Roman"/>
          <w:b/>
          <w:bCs/>
          <w:color w:val="000000"/>
          <w:sz w:val="24"/>
          <w:szCs w:val="24"/>
          <w:lang w:val="en-GB" w:eastAsia="de-DE"/>
        </w:rPr>
        <w:t>Supplementary information</w:t>
      </w:r>
    </w:p>
    <w:p w:rsidR="00832329" w:rsidRPr="00832329" w:rsidRDefault="00335DEA" w:rsidP="00832329">
      <w:pPr>
        <w:pStyle w:val="Caption"/>
        <w:rPr>
          <w:rFonts w:ascii="Times New Roman" w:eastAsia="Times New Roman" w:hAnsi="Times New Roman" w:cs="Times New Roman"/>
          <w:i w:val="0"/>
          <w:color w:val="000000"/>
          <w:sz w:val="24"/>
          <w:szCs w:val="24"/>
          <w:lang w:val="en-GB" w:eastAsia="de-DE"/>
        </w:rPr>
      </w:pPr>
      <w:r w:rsidRPr="00832329">
        <w:rPr>
          <w:rFonts w:ascii="Times New Roman" w:hAnsi="Times New Roman" w:cs="Times New Roman"/>
          <w:b/>
          <w:i w:val="0"/>
          <w:color w:val="auto"/>
          <w:sz w:val="24"/>
          <w:szCs w:val="24"/>
          <w:lang w:val="en-GB"/>
        </w:rPr>
        <w:t xml:space="preserve">Estimates of evolutionary divergence between the CYP3A nucleotide sequences of the </w:t>
      </w:r>
      <w:bookmarkStart w:id="0" w:name="_GoBack"/>
      <w:r w:rsidRPr="00832329">
        <w:rPr>
          <w:rFonts w:ascii="Times New Roman" w:hAnsi="Times New Roman" w:cs="Times New Roman"/>
          <w:b/>
          <w:i w:val="0"/>
          <w:color w:val="auto"/>
          <w:sz w:val="24"/>
          <w:szCs w:val="24"/>
          <w:lang w:val="en-GB"/>
        </w:rPr>
        <w:t xml:space="preserve">cow (A), dog (B), pig (C), human (D), sheep (E), which were matched to the equine </w:t>
      </w:r>
      <w:bookmarkEnd w:id="0"/>
      <w:r w:rsidRPr="00832329">
        <w:rPr>
          <w:rFonts w:ascii="Times New Roman" w:hAnsi="Times New Roman" w:cs="Times New Roman"/>
          <w:b/>
          <w:i w:val="0"/>
          <w:color w:val="auto"/>
          <w:sz w:val="24"/>
          <w:szCs w:val="24"/>
          <w:lang w:val="en-GB"/>
        </w:rPr>
        <w:t xml:space="preserve">CYP3A sequences. </w:t>
      </w:r>
      <w:r w:rsidRPr="00832329">
        <w:rPr>
          <w:rFonts w:ascii="Times New Roman" w:hAnsi="Times New Roman" w:cs="Times New Roman"/>
          <w:i w:val="0"/>
          <w:color w:val="auto"/>
          <w:sz w:val="24"/>
          <w:szCs w:val="24"/>
          <w:lang w:val="en-GB"/>
        </w:rPr>
        <w:t xml:space="preserve">Presented as numbers of base differences per site between each pair of sequences. Codon positions included were </w:t>
      </w:r>
      <w:r w:rsidRPr="00832329">
        <w:rPr>
          <w:rFonts w:ascii="Times New Roman" w:eastAsia="Times New Roman" w:hAnsi="Times New Roman" w:cs="Times New Roman"/>
          <w:i w:val="0"/>
          <w:color w:val="000000"/>
          <w:sz w:val="24"/>
          <w:szCs w:val="24"/>
          <w:lang w:val="en-GB" w:eastAsia="de-DE"/>
        </w:rPr>
        <w:t xml:space="preserve">1st+2nd+3rd+Noncoding. Evolutionary analyses were conducted in MEGA </w:t>
      </w:r>
      <w:r w:rsidRPr="00832329">
        <w:rPr>
          <w:rFonts w:ascii="Times New Roman" w:eastAsia="Times New Roman" w:hAnsi="Times New Roman" w:cs="Times New Roman"/>
          <w:i w:val="0"/>
          <w:color w:val="000000"/>
          <w:sz w:val="24"/>
          <w:szCs w:val="24"/>
          <w:lang w:val="en-GB" w:eastAsia="de-DE"/>
        </w:rPr>
        <w:fldChar w:fldCharType="begin"/>
      </w:r>
      <w:r w:rsidRPr="00832329">
        <w:rPr>
          <w:rFonts w:ascii="Times New Roman" w:eastAsia="Times New Roman" w:hAnsi="Times New Roman" w:cs="Times New Roman"/>
          <w:i w:val="0"/>
          <w:color w:val="000000"/>
          <w:sz w:val="24"/>
          <w:szCs w:val="24"/>
          <w:lang w:val="en-GB" w:eastAsia="de-DE"/>
        </w:rPr>
        <w:instrText>ADDIN RW.CITE{{655 Kumar,Sudhir 2016}}</w:instrText>
      </w:r>
      <w:r w:rsidRPr="00832329">
        <w:rPr>
          <w:rFonts w:ascii="Times New Roman" w:eastAsia="Times New Roman" w:hAnsi="Times New Roman" w:cs="Times New Roman"/>
          <w:i w:val="0"/>
          <w:color w:val="000000"/>
          <w:sz w:val="24"/>
          <w:szCs w:val="24"/>
          <w:lang w:val="en-GB" w:eastAsia="de-DE"/>
        </w:rPr>
        <w:fldChar w:fldCharType="separate"/>
      </w:r>
      <w:r w:rsidR="00E75447">
        <w:rPr>
          <w:rFonts w:ascii="Times New Roman" w:eastAsia="Times New Roman" w:hAnsi="Times New Roman" w:cs="Times New Roman"/>
          <w:i w:val="0"/>
          <w:color w:val="000000"/>
          <w:sz w:val="24"/>
          <w:szCs w:val="24"/>
          <w:lang w:val="en-GB" w:eastAsia="de-DE"/>
        </w:rPr>
        <w:t>(Kumar, Stecher &amp; Tamura, 2016)</w:t>
      </w:r>
      <w:r w:rsidRPr="00832329">
        <w:rPr>
          <w:rFonts w:ascii="Times New Roman" w:eastAsia="Times New Roman" w:hAnsi="Times New Roman" w:cs="Times New Roman"/>
          <w:i w:val="0"/>
          <w:color w:val="000000"/>
          <w:sz w:val="24"/>
          <w:szCs w:val="24"/>
          <w:lang w:val="en-GB" w:eastAsia="de-DE"/>
        </w:rPr>
        <w:fldChar w:fldCharType="end"/>
      </w:r>
      <w:r w:rsidRPr="00832329">
        <w:rPr>
          <w:rFonts w:ascii="Times New Roman" w:eastAsia="Times New Roman" w:hAnsi="Times New Roman" w:cs="Times New Roman"/>
          <w:i w:val="0"/>
          <w:color w:val="000000"/>
          <w:sz w:val="24"/>
          <w:szCs w:val="24"/>
          <w:lang w:val="en-GB" w:eastAsia="de-DE"/>
        </w:rPr>
        <w:t>.</w:t>
      </w:r>
    </w:p>
    <w:p w:rsidR="00832329" w:rsidRPr="00832329" w:rsidRDefault="00832329" w:rsidP="00832329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GB" w:eastAsia="de-DE"/>
        </w:rPr>
      </w:pPr>
      <w:r w:rsidRPr="00832329">
        <w:rPr>
          <w:rFonts w:ascii="Times New Roman" w:hAnsi="Times New Roman" w:cs="Times New Roman"/>
          <w:sz w:val="24"/>
          <w:szCs w:val="24"/>
          <w:lang w:val="en-GB" w:eastAsia="de-DE"/>
        </w:rPr>
        <w:t>A</w:t>
      </w:r>
    </w:p>
    <w:tbl>
      <w:tblPr>
        <w:tblStyle w:val="TableGrid"/>
        <w:tblpPr w:leftFromText="141" w:rightFromText="141" w:vertAnchor="text" w:horzAnchor="page" w:tblpX="1574" w:tblpY="79"/>
        <w:tblW w:w="0" w:type="auto"/>
        <w:tblLook w:val="04A0" w:firstRow="1" w:lastRow="0" w:firstColumn="1" w:lastColumn="0" w:noHBand="0" w:noVBand="1"/>
      </w:tblPr>
      <w:tblGrid>
        <w:gridCol w:w="1275"/>
        <w:gridCol w:w="1275"/>
        <w:gridCol w:w="1275"/>
        <w:gridCol w:w="1274"/>
        <w:gridCol w:w="1274"/>
        <w:gridCol w:w="1274"/>
        <w:gridCol w:w="1274"/>
      </w:tblGrid>
      <w:tr w:rsidR="00335DEA" w:rsidRPr="00F61257" w:rsidTr="00F70647"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89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3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4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5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6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7</w:t>
            </w:r>
          </w:p>
        </w:tc>
      </w:tr>
      <w:tr w:rsidR="00335DEA" w:rsidRPr="00F61257" w:rsidTr="00F70647"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89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</w:tr>
      <w:tr w:rsidR="00335DEA" w:rsidRPr="00F61257" w:rsidTr="00F70647"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3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</w:tr>
      <w:tr w:rsidR="00335DEA" w:rsidRPr="00F61257" w:rsidTr="00F70647"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4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</w:tr>
      <w:tr w:rsidR="00335DEA" w:rsidRPr="00F61257" w:rsidTr="00F70647"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5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</w:tr>
      <w:tr w:rsidR="00335DEA" w:rsidRPr="00F61257" w:rsidTr="00F70647"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6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</w:tr>
      <w:tr w:rsidR="00335DEA" w:rsidRPr="00F61257" w:rsidTr="00F70647"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7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</w:tr>
    </w:tbl>
    <w:p w:rsidR="00832329" w:rsidRDefault="00832329" w:rsidP="00832329">
      <w:pPr>
        <w:spacing w:after="0" w:line="240" w:lineRule="auto"/>
      </w:pPr>
    </w:p>
    <w:p w:rsidR="00832329" w:rsidRPr="00832329" w:rsidRDefault="00832329" w:rsidP="00832329">
      <w:pPr>
        <w:spacing w:after="0" w:line="240" w:lineRule="auto"/>
        <w:rPr>
          <w:rFonts w:ascii="Times New Roman" w:hAnsi="Times New Roman" w:cs="Times New Roman"/>
        </w:rPr>
      </w:pPr>
      <w:r w:rsidRPr="00832329">
        <w:rPr>
          <w:rFonts w:ascii="Times New Roman" w:hAnsi="Times New Roman" w:cs="Times New Roman"/>
        </w:rPr>
        <w:t>B</w:t>
      </w:r>
    </w:p>
    <w:tbl>
      <w:tblPr>
        <w:tblStyle w:val="TableGrid"/>
        <w:tblpPr w:leftFromText="141" w:rightFromText="141" w:vertAnchor="text" w:horzAnchor="page" w:tblpX="1517" w:tblpY="147"/>
        <w:tblW w:w="0" w:type="auto"/>
        <w:tblLook w:val="04A0" w:firstRow="1" w:lastRow="0" w:firstColumn="1" w:lastColumn="0" w:noHBand="0" w:noVBand="1"/>
      </w:tblPr>
      <w:tblGrid>
        <w:gridCol w:w="1275"/>
        <w:gridCol w:w="1275"/>
        <w:gridCol w:w="1275"/>
        <w:gridCol w:w="1274"/>
        <w:gridCol w:w="1274"/>
        <w:gridCol w:w="1274"/>
        <w:gridCol w:w="1274"/>
      </w:tblGrid>
      <w:tr w:rsidR="00335DEA" w:rsidRPr="00F61257" w:rsidTr="00F70647"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89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3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4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5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6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7</w:t>
            </w:r>
          </w:p>
        </w:tc>
      </w:tr>
      <w:tr w:rsidR="00335DEA" w:rsidRPr="00F61257" w:rsidTr="00F70647"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89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</w:tr>
      <w:tr w:rsidR="00335DEA" w:rsidRPr="00F61257" w:rsidTr="00F70647"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3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</w:tr>
      <w:tr w:rsidR="00335DEA" w:rsidRPr="00F61257" w:rsidTr="00F70647"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4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</w:tr>
      <w:tr w:rsidR="00335DEA" w:rsidRPr="00F61257" w:rsidTr="00F70647"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5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7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7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7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</w:tr>
      <w:tr w:rsidR="00335DEA" w:rsidRPr="00F61257" w:rsidTr="00F70647"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6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7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</w:tr>
      <w:tr w:rsidR="00335DEA" w:rsidRPr="00F61257" w:rsidTr="00F70647"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7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7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</w:tr>
    </w:tbl>
    <w:p w:rsidR="00335DEA" w:rsidRDefault="00335DEA" w:rsidP="00832329">
      <w:pPr>
        <w:spacing w:after="0" w:line="240" w:lineRule="auto"/>
      </w:pPr>
    </w:p>
    <w:tbl>
      <w:tblPr>
        <w:tblStyle w:val="TableGrid"/>
        <w:tblpPr w:leftFromText="141" w:rightFromText="141" w:vertAnchor="text" w:horzAnchor="page" w:tblpX="1562" w:tblpY="326"/>
        <w:tblW w:w="0" w:type="auto"/>
        <w:tblLook w:val="04A0" w:firstRow="1" w:lastRow="0" w:firstColumn="1" w:lastColumn="0" w:noHBand="0" w:noVBand="1"/>
      </w:tblPr>
      <w:tblGrid>
        <w:gridCol w:w="1275"/>
        <w:gridCol w:w="1275"/>
        <w:gridCol w:w="1275"/>
        <w:gridCol w:w="1274"/>
        <w:gridCol w:w="1274"/>
        <w:gridCol w:w="1274"/>
        <w:gridCol w:w="1274"/>
      </w:tblGrid>
      <w:tr w:rsidR="00335DEA" w:rsidRPr="00F61257" w:rsidTr="00F70647"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89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3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4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5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6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7</w:t>
            </w:r>
          </w:p>
        </w:tc>
      </w:tr>
      <w:tr w:rsidR="00335DEA" w:rsidRPr="00F61257" w:rsidTr="00F70647"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89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</w:tr>
      <w:tr w:rsidR="00335DEA" w:rsidRPr="00F61257" w:rsidTr="00F70647"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3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</w:tr>
      <w:tr w:rsidR="00335DEA" w:rsidRPr="00F61257" w:rsidTr="00F70647"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4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</w:tr>
      <w:tr w:rsidR="00335DEA" w:rsidRPr="00F61257" w:rsidTr="00F70647"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5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</w:tr>
      <w:tr w:rsidR="00335DEA" w:rsidRPr="00F61257" w:rsidTr="00F70647"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6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</w:tr>
      <w:tr w:rsidR="00335DEA" w:rsidRPr="00F61257" w:rsidTr="00F70647"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7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5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335DEA" w:rsidRPr="00F70647" w:rsidRDefault="00335DEA" w:rsidP="00F70647">
            <w:pPr>
              <w:rPr>
                <w:rFonts w:ascii="Times New Roman" w:hAnsi="Times New Roman" w:cs="Times New Roman"/>
              </w:rPr>
            </w:pPr>
          </w:p>
        </w:tc>
      </w:tr>
    </w:tbl>
    <w:p w:rsidR="00335DEA" w:rsidRDefault="00832329" w:rsidP="0083232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</w:t>
      </w:r>
    </w:p>
    <w:p w:rsidR="00832329" w:rsidRDefault="00832329" w:rsidP="0083232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335DEA" w:rsidRPr="00F70647" w:rsidRDefault="00832329" w:rsidP="0083232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F70647">
        <w:rPr>
          <w:rFonts w:ascii="Times New Roman" w:hAnsi="Times New Roman" w:cs="Times New Roman"/>
          <w:sz w:val="24"/>
          <w:szCs w:val="24"/>
        </w:rPr>
        <w:t>D</w:t>
      </w:r>
    </w:p>
    <w:tbl>
      <w:tblPr>
        <w:tblStyle w:val="TableGrid"/>
        <w:tblpPr w:leftFromText="141" w:rightFromText="141" w:vertAnchor="text" w:horzAnchor="margin" w:tblpX="74" w:tblpY="136"/>
        <w:tblW w:w="0" w:type="auto"/>
        <w:tblLook w:val="04A0" w:firstRow="1" w:lastRow="0" w:firstColumn="1" w:lastColumn="0" w:noHBand="0" w:noVBand="1"/>
      </w:tblPr>
      <w:tblGrid>
        <w:gridCol w:w="1275"/>
        <w:gridCol w:w="1275"/>
        <w:gridCol w:w="1275"/>
        <w:gridCol w:w="1274"/>
        <w:gridCol w:w="1274"/>
        <w:gridCol w:w="1274"/>
        <w:gridCol w:w="1274"/>
      </w:tblGrid>
      <w:tr w:rsidR="00832329" w:rsidRPr="00F61257" w:rsidTr="00F70647">
        <w:tc>
          <w:tcPr>
            <w:tcW w:w="1275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5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89</w:t>
            </w:r>
          </w:p>
        </w:tc>
        <w:tc>
          <w:tcPr>
            <w:tcW w:w="1275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3</w:t>
            </w:r>
          </w:p>
        </w:tc>
        <w:tc>
          <w:tcPr>
            <w:tcW w:w="1274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4</w:t>
            </w:r>
          </w:p>
        </w:tc>
        <w:tc>
          <w:tcPr>
            <w:tcW w:w="1274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5</w:t>
            </w:r>
          </w:p>
        </w:tc>
        <w:tc>
          <w:tcPr>
            <w:tcW w:w="1274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6</w:t>
            </w:r>
          </w:p>
        </w:tc>
        <w:tc>
          <w:tcPr>
            <w:tcW w:w="1274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7</w:t>
            </w:r>
          </w:p>
        </w:tc>
      </w:tr>
      <w:tr w:rsidR="00832329" w:rsidRPr="00F61257" w:rsidTr="00F70647">
        <w:tc>
          <w:tcPr>
            <w:tcW w:w="1275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89</w:t>
            </w:r>
          </w:p>
        </w:tc>
        <w:tc>
          <w:tcPr>
            <w:tcW w:w="1275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5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</w:p>
        </w:tc>
      </w:tr>
      <w:tr w:rsidR="00832329" w:rsidRPr="00F61257" w:rsidTr="00F70647">
        <w:tc>
          <w:tcPr>
            <w:tcW w:w="1275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3</w:t>
            </w:r>
          </w:p>
        </w:tc>
        <w:tc>
          <w:tcPr>
            <w:tcW w:w="1275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102</w:t>
            </w:r>
          </w:p>
        </w:tc>
        <w:tc>
          <w:tcPr>
            <w:tcW w:w="1275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</w:p>
        </w:tc>
      </w:tr>
      <w:tr w:rsidR="00832329" w:rsidRPr="00F61257" w:rsidTr="00F70647">
        <w:tc>
          <w:tcPr>
            <w:tcW w:w="1275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4</w:t>
            </w:r>
          </w:p>
        </w:tc>
        <w:tc>
          <w:tcPr>
            <w:tcW w:w="1275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102</w:t>
            </w:r>
          </w:p>
        </w:tc>
        <w:tc>
          <w:tcPr>
            <w:tcW w:w="1275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</w:p>
        </w:tc>
      </w:tr>
      <w:tr w:rsidR="00832329" w:rsidRPr="00F61257" w:rsidTr="00F70647">
        <w:tc>
          <w:tcPr>
            <w:tcW w:w="1275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5</w:t>
            </w:r>
          </w:p>
        </w:tc>
        <w:tc>
          <w:tcPr>
            <w:tcW w:w="1275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102</w:t>
            </w:r>
          </w:p>
        </w:tc>
        <w:tc>
          <w:tcPr>
            <w:tcW w:w="1275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</w:p>
        </w:tc>
      </w:tr>
      <w:tr w:rsidR="00832329" w:rsidRPr="00F61257" w:rsidTr="00F70647">
        <w:tc>
          <w:tcPr>
            <w:tcW w:w="1275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6</w:t>
            </w:r>
          </w:p>
        </w:tc>
        <w:tc>
          <w:tcPr>
            <w:tcW w:w="1275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99</w:t>
            </w:r>
          </w:p>
        </w:tc>
        <w:tc>
          <w:tcPr>
            <w:tcW w:w="1275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5</w:t>
            </w:r>
          </w:p>
        </w:tc>
        <w:tc>
          <w:tcPr>
            <w:tcW w:w="1274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5</w:t>
            </w:r>
          </w:p>
        </w:tc>
        <w:tc>
          <w:tcPr>
            <w:tcW w:w="1274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5</w:t>
            </w:r>
          </w:p>
        </w:tc>
        <w:tc>
          <w:tcPr>
            <w:tcW w:w="1274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</w:p>
        </w:tc>
      </w:tr>
      <w:tr w:rsidR="00832329" w:rsidRPr="00F61257" w:rsidTr="00F70647">
        <w:tc>
          <w:tcPr>
            <w:tcW w:w="1275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7</w:t>
            </w:r>
          </w:p>
        </w:tc>
        <w:tc>
          <w:tcPr>
            <w:tcW w:w="1275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102</w:t>
            </w:r>
          </w:p>
        </w:tc>
        <w:tc>
          <w:tcPr>
            <w:tcW w:w="1275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5</w:t>
            </w:r>
          </w:p>
        </w:tc>
        <w:tc>
          <w:tcPr>
            <w:tcW w:w="1274" w:type="dxa"/>
          </w:tcPr>
          <w:p w:rsidR="00832329" w:rsidRPr="00F70647" w:rsidRDefault="00832329" w:rsidP="00F70647">
            <w:pPr>
              <w:rPr>
                <w:rFonts w:ascii="Times New Roman" w:hAnsi="Times New Roman" w:cs="Times New Roman"/>
              </w:rPr>
            </w:pPr>
          </w:p>
        </w:tc>
      </w:tr>
    </w:tbl>
    <w:p w:rsidR="004763D9" w:rsidRDefault="004763D9" w:rsidP="00832329">
      <w:pPr>
        <w:spacing w:after="0" w:line="240" w:lineRule="auto"/>
      </w:pPr>
    </w:p>
    <w:p w:rsidR="00F70647" w:rsidRDefault="00F70647" w:rsidP="0083232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F70647">
        <w:rPr>
          <w:rFonts w:ascii="Times New Roman" w:hAnsi="Times New Roman" w:cs="Times New Roman"/>
          <w:sz w:val="24"/>
          <w:szCs w:val="24"/>
        </w:rPr>
        <w:t>E</w:t>
      </w:r>
    </w:p>
    <w:tbl>
      <w:tblPr>
        <w:tblStyle w:val="TableGrid"/>
        <w:tblpPr w:leftFromText="141" w:rightFromText="141" w:vertAnchor="text" w:horzAnchor="margin" w:tblpY="65"/>
        <w:tblW w:w="0" w:type="auto"/>
        <w:tblLook w:val="04A0" w:firstRow="1" w:lastRow="0" w:firstColumn="1" w:lastColumn="0" w:noHBand="0" w:noVBand="1"/>
      </w:tblPr>
      <w:tblGrid>
        <w:gridCol w:w="1275"/>
        <w:gridCol w:w="1275"/>
        <w:gridCol w:w="1275"/>
        <w:gridCol w:w="1274"/>
        <w:gridCol w:w="1274"/>
        <w:gridCol w:w="1274"/>
        <w:gridCol w:w="1274"/>
      </w:tblGrid>
      <w:tr w:rsidR="00F70647" w:rsidRPr="00F70647" w:rsidTr="00F70647">
        <w:tc>
          <w:tcPr>
            <w:tcW w:w="1275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5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89</w:t>
            </w:r>
          </w:p>
        </w:tc>
        <w:tc>
          <w:tcPr>
            <w:tcW w:w="1275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3</w:t>
            </w:r>
          </w:p>
        </w:tc>
        <w:tc>
          <w:tcPr>
            <w:tcW w:w="1274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4</w:t>
            </w:r>
          </w:p>
        </w:tc>
        <w:tc>
          <w:tcPr>
            <w:tcW w:w="1274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5</w:t>
            </w:r>
          </w:p>
        </w:tc>
        <w:tc>
          <w:tcPr>
            <w:tcW w:w="1274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6</w:t>
            </w:r>
          </w:p>
        </w:tc>
        <w:tc>
          <w:tcPr>
            <w:tcW w:w="1274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7</w:t>
            </w:r>
          </w:p>
        </w:tc>
      </w:tr>
      <w:tr w:rsidR="00F70647" w:rsidRPr="00F70647" w:rsidTr="00F70647">
        <w:tc>
          <w:tcPr>
            <w:tcW w:w="1275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89</w:t>
            </w:r>
          </w:p>
        </w:tc>
        <w:tc>
          <w:tcPr>
            <w:tcW w:w="1275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5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</w:p>
        </w:tc>
      </w:tr>
      <w:tr w:rsidR="00F70647" w:rsidRPr="00F70647" w:rsidTr="00F70647">
        <w:tc>
          <w:tcPr>
            <w:tcW w:w="1275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3</w:t>
            </w:r>
          </w:p>
        </w:tc>
        <w:tc>
          <w:tcPr>
            <w:tcW w:w="1275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5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</w:p>
        </w:tc>
      </w:tr>
      <w:tr w:rsidR="00F70647" w:rsidRPr="00F70647" w:rsidTr="00F70647">
        <w:tc>
          <w:tcPr>
            <w:tcW w:w="1275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4</w:t>
            </w:r>
          </w:p>
        </w:tc>
        <w:tc>
          <w:tcPr>
            <w:tcW w:w="1275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5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</w:p>
        </w:tc>
      </w:tr>
      <w:tr w:rsidR="00F70647" w:rsidRPr="00F70647" w:rsidTr="00F70647">
        <w:tc>
          <w:tcPr>
            <w:tcW w:w="1275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5</w:t>
            </w:r>
          </w:p>
        </w:tc>
        <w:tc>
          <w:tcPr>
            <w:tcW w:w="1275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5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</w:p>
        </w:tc>
      </w:tr>
      <w:tr w:rsidR="00F70647" w:rsidRPr="00F70647" w:rsidTr="00F70647">
        <w:tc>
          <w:tcPr>
            <w:tcW w:w="1275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6</w:t>
            </w:r>
          </w:p>
        </w:tc>
        <w:tc>
          <w:tcPr>
            <w:tcW w:w="1275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53</w:t>
            </w:r>
          </w:p>
        </w:tc>
        <w:tc>
          <w:tcPr>
            <w:tcW w:w="1275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53</w:t>
            </w:r>
          </w:p>
        </w:tc>
        <w:tc>
          <w:tcPr>
            <w:tcW w:w="1274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53</w:t>
            </w:r>
          </w:p>
        </w:tc>
        <w:tc>
          <w:tcPr>
            <w:tcW w:w="1274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53</w:t>
            </w:r>
          </w:p>
        </w:tc>
        <w:tc>
          <w:tcPr>
            <w:tcW w:w="1274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</w:p>
        </w:tc>
      </w:tr>
      <w:tr w:rsidR="00F70647" w:rsidRPr="00F70647" w:rsidTr="00F70647">
        <w:tc>
          <w:tcPr>
            <w:tcW w:w="1275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CYP3A97</w:t>
            </w:r>
          </w:p>
        </w:tc>
        <w:tc>
          <w:tcPr>
            <w:tcW w:w="1275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5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274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  <w:r w:rsidRPr="00F70647">
              <w:rPr>
                <w:rFonts w:ascii="Times New Roman" w:hAnsi="Times New Roman" w:cs="Times New Roman"/>
              </w:rPr>
              <w:t>0.053</w:t>
            </w:r>
          </w:p>
        </w:tc>
        <w:tc>
          <w:tcPr>
            <w:tcW w:w="1274" w:type="dxa"/>
          </w:tcPr>
          <w:p w:rsidR="00F70647" w:rsidRPr="00F70647" w:rsidRDefault="00F70647" w:rsidP="00F70647">
            <w:pPr>
              <w:rPr>
                <w:rFonts w:ascii="Times New Roman" w:hAnsi="Times New Roman" w:cs="Times New Roman"/>
              </w:rPr>
            </w:pPr>
          </w:p>
        </w:tc>
      </w:tr>
    </w:tbl>
    <w:p w:rsidR="00832329" w:rsidRPr="00A96EB5" w:rsidRDefault="00E75447" w:rsidP="000C0E3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A96EB5">
        <w:rPr>
          <w:rFonts w:ascii="Times New Roman" w:hAnsi="Times New Roman" w:cs="Times New Roman"/>
          <w:b/>
          <w:sz w:val="24"/>
          <w:szCs w:val="24"/>
          <w:lang w:val="en-GB"/>
        </w:rPr>
        <w:lastRenderedPageBreak/>
        <w:t>Reference</w:t>
      </w:r>
    </w:p>
    <w:p w:rsidR="00E75447" w:rsidRPr="00A96EB5" w:rsidRDefault="00E75447">
      <w:pPr>
        <w:pStyle w:val="NormalWeb"/>
        <w:divId w:val="1986231568"/>
      </w:pPr>
      <w:r w:rsidRPr="00A96EB5">
        <w:fldChar w:fldCharType="begin"/>
      </w:r>
      <w:r w:rsidRPr="00A96EB5">
        <w:rPr>
          <w:lang w:val="en-GB"/>
        </w:rPr>
        <w:instrText>ADDIN RW.BIB</w:instrText>
      </w:r>
      <w:r w:rsidRPr="00A96EB5">
        <w:fldChar w:fldCharType="separate"/>
      </w:r>
      <w:r w:rsidRPr="00A96EB5">
        <w:rPr>
          <w:lang w:val="en-GB"/>
        </w:rPr>
        <w:t>Kumar S, Stecher G, Tamura K. 2016. MEGA7: Molecular Evolutionary Genetics Analysis Version 7.0 for Bigger Datasets</w:t>
      </w:r>
      <w:r w:rsidRPr="00A96EB5">
        <w:rPr>
          <w:i/>
          <w:iCs/>
          <w:lang w:val="en-GB"/>
        </w:rPr>
        <w:t xml:space="preserve">. </w:t>
      </w:r>
      <w:r w:rsidRPr="00A96EB5">
        <w:rPr>
          <w:i/>
          <w:iCs/>
        </w:rPr>
        <w:t>Molecular biology and evolution</w:t>
      </w:r>
      <w:r w:rsidRPr="00A96EB5">
        <w:t xml:space="preserve">, 33:1870-1874. </w:t>
      </w:r>
    </w:p>
    <w:p w:rsidR="00E75447" w:rsidRDefault="00E75447" w:rsidP="000C0E3C">
      <w:pPr>
        <w:spacing w:after="0" w:line="240" w:lineRule="auto"/>
      </w:pPr>
      <w:r w:rsidRPr="00A96EB5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E75447" w:rsidSect="004C343C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35DEA"/>
    <w:rsid w:val="00000314"/>
    <w:rsid w:val="000004B9"/>
    <w:rsid w:val="00001145"/>
    <w:rsid w:val="00002BDE"/>
    <w:rsid w:val="00002FAB"/>
    <w:rsid w:val="00003177"/>
    <w:rsid w:val="00003407"/>
    <w:rsid w:val="00003A7E"/>
    <w:rsid w:val="00003E15"/>
    <w:rsid w:val="00004361"/>
    <w:rsid w:val="0000491B"/>
    <w:rsid w:val="00004AD8"/>
    <w:rsid w:val="00004B50"/>
    <w:rsid w:val="0000600B"/>
    <w:rsid w:val="00006BB7"/>
    <w:rsid w:val="00006D5F"/>
    <w:rsid w:val="00007AFB"/>
    <w:rsid w:val="00007D87"/>
    <w:rsid w:val="00007FDA"/>
    <w:rsid w:val="00010816"/>
    <w:rsid w:val="00010A90"/>
    <w:rsid w:val="00010A94"/>
    <w:rsid w:val="000112D4"/>
    <w:rsid w:val="0001162B"/>
    <w:rsid w:val="0001227B"/>
    <w:rsid w:val="000125A5"/>
    <w:rsid w:val="0001364A"/>
    <w:rsid w:val="00013942"/>
    <w:rsid w:val="000151EA"/>
    <w:rsid w:val="000155A2"/>
    <w:rsid w:val="0001668B"/>
    <w:rsid w:val="00016C35"/>
    <w:rsid w:val="000173E1"/>
    <w:rsid w:val="0001757E"/>
    <w:rsid w:val="000177C4"/>
    <w:rsid w:val="00017D89"/>
    <w:rsid w:val="0002020E"/>
    <w:rsid w:val="00020BF3"/>
    <w:rsid w:val="00020D70"/>
    <w:rsid w:val="00020EFE"/>
    <w:rsid w:val="000219B3"/>
    <w:rsid w:val="00021D93"/>
    <w:rsid w:val="00021E4B"/>
    <w:rsid w:val="00022917"/>
    <w:rsid w:val="00024490"/>
    <w:rsid w:val="000252BD"/>
    <w:rsid w:val="0002532B"/>
    <w:rsid w:val="00025D75"/>
    <w:rsid w:val="00025FAD"/>
    <w:rsid w:val="0002626A"/>
    <w:rsid w:val="00026B08"/>
    <w:rsid w:val="00027189"/>
    <w:rsid w:val="00027396"/>
    <w:rsid w:val="0002746C"/>
    <w:rsid w:val="0002772B"/>
    <w:rsid w:val="00027E70"/>
    <w:rsid w:val="00027E9E"/>
    <w:rsid w:val="0003068D"/>
    <w:rsid w:val="00030824"/>
    <w:rsid w:val="00031781"/>
    <w:rsid w:val="00032047"/>
    <w:rsid w:val="000323B6"/>
    <w:rsid w:val="000323FA"/>
    <w:rsid w:val="00034038"/>
    <w:rsid w:val="00034070"/>
    <w:rsid w:val="00034437"/>
    <w:rsid w:val="00034AA2"/>
    <w:rsid w:val="00035942"/>
    <w:rsid w:val="0003598A"/>
    <w:rsid w:val="00036678"/>
    <w:rsid w:val="00036B56"/>
    <w:rsid w:val="00036B71"/>
    <w:rsid w:val="00036CFD"/>
    <w:rsid w:val="00036D25"/>
    <w:rsid w:val="00037B86"/>
    <w:rsid w:val="00037C59"/>
    <w:rsid w:val="00040ADF"/>
    <w:rsid w:val="00040E60"/>
    <w:rsid w:val="00041123"/>
    <w:rsid w:val="0004138D"/>
    <w:rsid w:val="00041D8C"/>
    <w:rsid w:val="000425D6"/>
    <w:rsid w:val="000435DB"/>
    <w:rsid w:val="00043EAE"/>
    <w:rsid w:val="00043ECB"/>
    <w:rsid w:val="000444C7"/>
    <w:rsid w:val="0004517F"/>
    <w:rsid w:val="0004556A"/>
    <w:rsid w:val="00045DB5"/>
    <w:rsid w:val="00045F5D"/>
    <w:rsid w:val="000461BC"/>
    <w:rsid w:val="0004699C"/>
    <w:rsid w:val="00047B70"/>
    <w:rsid w:val="00047DAC"/>
    <w:rsid w:val="00047E05"/>
    <w:rsid w:val="00047EB5"/>
    <w:rsid w:val="00050A99"/>
    <w:rsid w:val="00050D4C"/>
    <w:rsid w:val="0005277E"/>
    <w:rsid w:val="00052C24"/>
    <w:rsid w:val="00052C3F"/>
    <w:rsid w:val="00053F81"/>
    <w:rsid w:val="00054082"/>
    <w:rsid w:val="00054138"/>
    <w:rsid w:val="00054494"/>
    <w:rsid w:val="00054734"/>
    <w:rsid w:val="00054B8D"/>
    <w:rsid w:val="00054BC8"/>
    <w:rsid w:val="00054F58"/>
    <w:rsid w:val="00055DC7"/>
    <w:rsid w:val="00055E2E"/>
    <w:rsid w:val="00056039"/>
    <w:rsid w:val="0005739B"/>
    <w:rsid w:val="000573E5"/>
    <w:rsid w:val="00057A52"/>
    <w:rsid w:val="00057E89"/>
    <w:rsid w:val="00060605"/>
    <w:rsid w:val="00060ECF"/>
    <w:rsid w:val="00060F01"/>
    <w:rsid w:val="0006138F"/>
    <w:rsid w:val="00061614"/>
    <w:rsid w:val="00061D6C"/>
    <w:rsid w:val="0006313F"/>
    <w:rsid w:val="00063182"/>
    <w:rsid w:val="00063382"/>
    <w:rsid w:val="000634EA"/>
    <w:rsid w:val="00063DBA"/>
    <w:rsid w:val="000646A6"/>
    <w:rsid w:val="00064834"/>
    <w:rsid w:val="000657B6"/>
    <w:rsid w:val="000660E4"/>
    <w:rsid w:val="000703D7"/>
    <w:rsid w:val="00071101"/>
    <w:rsid w:val="000712C2"/>
    <w:rsid w:val="00072214"/>
    <w:rsid w:val="00072453"/>
    <w:rsid w:val="00072BE2"/>
    <w:rsid w:val="00073CB6"/>
    <w:rsid w:val="00073E9E"/>
    <w:rsid w:val="000741E9"/>
    <w:rsid w:val="000743D3"/>
    <w:rsid w:val="000744FA"/>
    <w:rsid w:val="000746CF"/>
    <w:rsid w:val="00074852"/>
    <w:rsid w:val="000748E9"/>
    <w:rsid w:val="00074BC5"/>
    <w:rsid w:val="000751FF"/>
    <w:rsid w:val="0007536D"/>
    <w:rsid w:val="00075E31"/>
    <w:rsid w:val="000767D2"/>
    <w:rsid w:val="000767E2"/>
    <w:rsid w:val="00077A7D"/>
    <w:rsid w:val="00077CA8"/>
    <w:rsid w:val="00077CEA"/>
    <w:rsid w:val="000802EB"/>
    <w:rsid w:val="00080387"/>
    <w:rsid w:val="00080840"/>
    <w:rsid w:val="0008092C"/>
    <w:rsid w:val="00080E23"/>
    <w:rsid w:val="00081482"/>
    <w:rsid w:val="00081686"/>
    <w:rsid w:val="000818C3"/>
    <w:rsid w:val="00082875"/>
    <w:rsid w:val="00082904"/>
    <w:rsid w:val="00082A0F"/>
    <w:rsid w:val="00082B9E"/>
    <w:rsid w:val="00083323"/>
    <w:rsid w:val="000844FC"/>
    <w:rsid w:val="00085076"/>
    <w:rsid w:val="000851CF"/>
    <w:rsid w:val="000851F4"/>
    <w:rsid w:val="000852D1"/>
    <w:rsid w:val="000857E9"/>
    <w:rsid w:val="00086AF2"/>
    <w:rsid w:val="00086E1E"/>
    <w:rsid w:val="00086F74"/>
    <w:rsid w:val="00087339"/>
    <w:rsid w:val="00087784"/>
    <w:rsid w:val="00087C0A"/>
    <w:rsid w:val="0009070C"/>
    <w:rsid w:val="00090C79"/>
    <w:rsid w:val="00090E59"/>
    <w:rsid w:val="000910E3"/>
    <w:rsid w:val="00091BAF"/>
    <w:rsid w:val="0009220D"/>
    <w:rsid w:val="000927D3"/>
    <w:rsid w:val="00092AE5"/>
    <w:rsid w:val="000931AC"/>
    <w:rsid w:val="00093A96"/>
    <w:rsid w:val="00094661"/>
    <w:rsid w:val="00094DD2"/>
    <w:rsid w:val="0009552D"/>
    <w:rsid w:val="00095D6F"/>
    <w:rsid w:val="000961B0"/>
    <w:rsid w:val="00096EFD"/>
    <w:rsid w:val="00097020"/>
    <w:rsid w:val="00097832"/>
    <w:rsid w:val="00097FF9"/>
    <w:rsid w:val="000A04B3"/>
    <w:rsid w:val="000A06C3"/>
    <w:rsid w:val="000A0807"/>
    <w:rsid w:val="000A0DE0"/>
    <w:rsid w:val="000A154F"/>
    <w:rsid w:val="000A17DC"/>
    <w:rsid w:val="000A19BA"/>
    <w:rsid w:val="000A1C7F"/>
    <w:rsid w:val="000A1D68"/>
    <w:rsid w:val="000A1E5B"/>
    <w:rsid w:val="000A2FAE"/>
    <w:rsid w:val="000A30D9"/>
    <w:rsid w:val="000A3272"/>
    <w:rsid w:val="000A3530"/>
    <w:rsid w:val="000A3BA9"/>
    <w:rsid w:val="000A40BA"/>
    <w:rsid w:val="000A46FC"/>
    <w:rsid w:val="000A55BE"/>
    <w:rsid w:val="000A5C34"/>
    <w:rsid w:val="000A6288"/>
    <w:rsid w:val="000A6EBE"/>
    <w:rsid w:val="000A7211"/>
    <w:rsid w:val="000A7389"/>
    <w:rsid w:val="000A754F"/>
    <w:rsid w:val="000B07B6"/>
    <w:rsid w:val="000B0866"/>
    <w:rsid w:val="000B0AE2"/>
    <w:rsid w:val="000B0E16"/>
    <w:rsid w:val="000B1EDA"/>
    <w:rsid w:val="000B2714"/>
    <w:rsid w:val="000B29A7"/>
    <w:rsid w:val="000B32F0"/>
    <w:rsid w:val="000B3E67"/>
    <w:rsid w:val="000B4C70"/>
    <w:rsid w:val="000B4D6A"/>
    <w:rsid w:val="000B4F5D"/>
    <w:rsid w:val="000B59C4"/>
    <w:rsid w:val="000B5F8E"/>
    <w:rsid w:val="000B60D1"/>
    <w:rsid w:val="000B6995"/>
    <w:rsid w:val="000B6996"/>
    <w:rsid w:val="000B6E4C"/>
    <w:rsid w:val="000B70B3"/>
    <w:rsid w:val="000B719C"/>
    <w:rsid w:val="000B7CA7"/>
    <w:rsid w:val="000B7EF3"/>
    <w:rsid w:val="000C02CA"/>
    <w:rsid w:val="000C0958"/>
    <w:rsid w:val="000C0E3C"/>
    <w:rsid w:val="000C0E7B"/>
    <w:rsid w:val="000C16FE"/>
    <w:rsid w:val="000C1C9A"/>
    <w:rsid w:val="000C22B3"/>
    <w:rsid w:val="000C3A1C"/>
    <w:rsid w:val="000C3A6E"/>
    <w:rsid w:val="000C3C01"/>
    <w:rsid w:val="000C4A81"/>
    <w:rsid w:val="000C5174"/>
    <w:rsid w:val="000C54EB"/>
    <w:rsid w:val="000C5BEA"/>
    <w:rsid w:val="000C630E"/>
    <w:rsid w:val="000C6DC6"/>
    <w:rsid w:val="000C7315"/>
    <w:rsid w:val="000D0297"/>
    <w:rsid w:val="000D0E20"/>
    <w:rsid w:val="000D2A78"/>
    <w:rsid w:val="000D2C62"/>
    <w:rsid w:val="000D3F9C"/>
    <w:rsid w:val="000D52B6"/>
    <w:rsid w:val="000D5384"/>
    <w:rsid w:val="000D5385"/>
    <w:rsid w:val="000D5A71"/>
    <w:rsid w:val="000D5F68"/>
    <w:rsid w:val="000D78DA"/>
    <w:rsid w:val="000D7C65"/>
    <w:rsid w:val="000E04E8"/>
    <w:rsid w:val="000E1244"/>
    <w:rsid w:val="000E1688"/>
    <w:rsid w:val="000E1B70"/>
    <w:rsid w:val="000E1FA1"/>
    <w:rsid w:val="000E3420"/>
    <w:rsid w:val="000E35C3"/>
    <w:rsid w:val="000E3EC3"/>
    <w:rsid w:val="000E4B49"/>
    <w:rsid w:val="000E4F05"/>
    <w:rsid w:val="000E511F"/>
    <w:rsid w:val="000E593A"/>
    <w:rsid w:val="000E5F86"/>
    <w:rsid w:val="000E6FB9"/>
    <w:rsid w:val="000E7475"/>
    <w:rsid w:val="000F0BCD"/>
    <w:rsid w:val="000F0C27"/>
    <w:rsid w:val="000F0C7C"/>
    <w:rsid w:val="000F0F51"/>
    <w:rsid w:val="000F29D7"/>
    <w:rsid w:val="000F3C5D"/>
    <w:rsid w:val="000F3FA6"/>
    <w:rsid w:val="000F4C47"/>
    <w:rsid w:val="000F4CB4"/>
    <w:rsid w:val="000F51B2"/>
    <w:rsid w:val="000F55D2"/>
    <w:rsid w:val="000F59D6"/>
    <w:rsid w:val="000F5C26"/>
    <w:rsid w:val="000F64A2"/>
    <w:rsid w:val="000F6AA9"/>
    <w:rsid w:val="000F6CF5"/>
    <w:rsid w:val="000F79C9"/>
    <w:rsid w:val="000F7AF5"/>
    <w:rsid w:val="000F7BA6"/>
    <w:rsid w:val="0010108E"/>
    <w:rsid w:val="0010110D"/>
    <w:rsid w:val="001025B9"/>
    <w:rsid w:val="00102CB1"/>
    <w:rsid w:val="001033BC"/>
    <w:rsid w:val="001041AC"/>
    <w:rsid w:val="00104B01"/>
    <w:rsid w:val="001057DC"/>
    <w:rsid w:val="0010678C"/>
    <w:rsid w:val="00106CF9"/>
    <w:rsid w:val="00106D16"/>
    <w:rsid w:val="00106F79"/>
    <w:rsid w:val="001104FC"/>
    <w:rsid w:val="001108A7"/>
    <w:rsid w:val="001108F4"/>
    <w:rsid w:val="00110C54"/>
    <w:rsid w:val="0011176E"/>
    <w:rsid w:val="00112B97"/>
    <w:rsid w:val="00112BA9"/>
    <w:rsid w:val="001135AE"/>
    <w:rsid w:val="001138E3"/>
    <w:rsid w:val="001139A1"/>
    <w:rsid w:val="00114197"/>
    <w:rsid w:val="0011441A"/>
    <w:rsid w:val="0011486E"/>
    <w:rsid w:val="0011511E"/>
    <w:rsid w:val="001159C0"/>
    <w:rsid w:val="00115B07"/>
    <w:rsid w:val="001160BB"/>
    <w:rsid w:val="001167C8"/>
    <w:rsid w:val="00116C01"/>
    <w:rsid w:val="001171E5"/>
    <w:rsid w:val="001176EF"/>
    <w:rsid w:val="001205EF"/>
    <w:rsid w:val="001207F8"/>
    <w:rsid w:val="00120A61"/>
    <w:rsid w:val="00120EE5"/>
    <w:rsid w:val="00122120"/>
    <w:rsid w:val="001225AB"/>
    <w:rsid w:val="00122988"/>
    <w:rsid w:val="00122E22"/>
    <w:rsid w:val="00123086"/>
    <w:rsid w:val="00123A02"/>
    <w:rsid w:val="00124656"/>
    <w:rsid w:val="001247A5"/>
    <w:rsid w:val="00126B4B"/>
    <w:rsid w:val="0012783D"/>
    <w:rsid w:val="00127856"/>
    <w:rsid w:val="00127A84"/>
    <w:rsid w:val="00127D2E"/>
    <w:rsid w:val="001305B4"/>
    <w:rsid w:val="0013079A"/>
    <w:rsid w:val="0013088C"/>
    <w:rsid w:val="0013095E"/>
    <w:rsid w:val="00130ABC"/>
    <w:rsid w:val="00130FA2"/>
    <w:rsid w:val="001313BE"/>
    <w:rsid w:val="001318EB"/>
    <w:rsid w:val="00132257"/>
    <w:rsid w:val="001327C4"/>
    <w:rsid w:val="00132B35"/>
    <w:rsid w:val="00132DB5"/>
    <w:rsid w:val="001332A8"/>
    <w:rsid w:val="00134334"/>
    <w:rsid w:val="0013452F"/>
    <w:rsid w:val="00134997"/>
    <w:rsid w:val="00134DB0"/>
    <w:rsid w:val="00134DBE"/>
    <w:rsid w:val="00135646"/>
    <w:rsid w:val="00136B2D"/>
    <w:rsid w:val="00137B19"/>
    <w:rsid w:val="0014019E"/>
    <w:rsid w:val="00140669"/>
    <w:rsid w:val="00142404"/>
    <w:rsid w:val="00142F81"/>
    <w:rsid w:val="0014412E"/>
    <w:rsid w:val="001448F0"/>
    <w:rsid w:val="001449F4"/>
    <w:rsid w:val="00144EBD"/>
    <w:rsid w:val="00145817"/>
    <w:rsid w:val="0014644E"/>
    <w:rsid w:val="00146B7D"/>
    <w:rsid w:val="0014791D"/>
    <w:rsid w:val="00151A02"/>
    <w:rsid w:val="00151B4B"/>
    <w:rsid w:val="00151E11"/>
    <w:rsid w:val="0015205A"/>
    <w:rsid w:val="00153667"/>
    <w:rsid w:val="001542E0"/>
    <w:rsid w:val="00154AEB"/>
    <w:rsid w:val="00155087"/>
    <w:rsid w:val="001550BF"/>
    <w:rsid w:val="00155B72"/>
    <w:rsid w:val="00155ED7"/>
    <w:rsid w:val="00157B52"/>
    <w:rsid w:val="00157C6A"/>
    <w:rsid w:val="00157EA7"/>
    <w:rsid w:val="00157F51"/>
    <w:rsid w:val="00160E7B"/>
    <w:rsid w:val="00161B92"/>
    <w:rsid w:val="00162DB3"/>
    <w:rsid w:val="00163264"/>
    <w:rsid w:val="00163339"/>
    <w:rsid w:val="001635CB"/>
    <w:rsid w:val="00163F8C"/>
    <w:rsid w:val="00164516"/>
    <w:rsid w:val="00165CC2"/>
    <w:rsid w:val="00166353"/>
    <w:rsid w:val="001674DF"/>
    <w:rsid w:val="00167C0F"/>
    <w:rsid w:val="00167E27"/>
    <w:rsid w:val="00167E4A"/>
    <w:rsid w:val="00170017"/>
    <w:rsid w:val="001702B8"/>
    <w:rsid w:val="00170E60"/>
    <w:rsid w:val="001714BF"/>
    <w:rsid w:val="001715CE"/>
    <w:rsid w:val="00172650"/>
    <w:rsid w:val="00172C09"/>
    <w:rsid w:val="00173498"/>
    <w:rsid w:val="00173E41"/>
    <w:rsid w:val="0017417E"/>
    <w:rsid w:val="00174F16"/>
    <w:rsid w:val="00175FFA"/>
    <w:rsid w:val="0017628B"/>
    <w:rsid w:val="001764A0"/>
    <w:rsid w:val="00177F28"/>
    <w:rsid w:val="001800DB"/>
    <w:rsid w:val="00180420"/>
    <w:rsid w:val="0018218A"/>
    <w:rsid w:val="001823AB"/>
    <w:rsid w:val="00183D96"/>
    <w:rsid w:val="00184393"/>
    <w:rsid w:val="00184528"/>
    <w:rsid w:val="00184638"/>
    <w:rsid w:val="00184AF3"/>
    <w:rsid w:val="001852E0"/>
    <w:rsid w:val="00185903"/>
    <w:rsid w:val="00186036"/>
    <w:rsid w:val="0018708C"/>
    <w:rsid w:val="00187274"/>
    <w:rsid w:val="00187492"/>
    <w:rsid w:val="0018796D"/>
    <w:rsid w:val="00187E7D"/>
    <w:rsid w:val="00187FDE"/>
    <w:rsid w:val="00190B41"/>
    <w:rsid w:val="00190DB4"/>
    <w:rsid w:val="00191813"/>
    <w:rsid w:val="00191B15"/>
    <w:rsid w:val="00191EC0"/>
    <w:rsid w:val="00192C18"/>
    <w:rsid w:val="00193307"/>
    <w:rsid w:val="001935AB"/>
    <w:rsid w:val="001938C3"/>
    <w:rsid w:val="00193DB2"/>
    <w:rsid w:val="00193E6A"/>
    <w:rsid w:val="00193FBA"/>
    <w:rsid w:val="00194CF6"/>
    <w:rsid w:val="00194DAF"/>
    <w:rsid w:val="00196699"/>
    <w:rsid w:val="001979F4"/>
    <w:rsid w:val="00197CEA"/>
    <w:rsid w:val="001A0A9B"/>
    <w:rsid w:val="001A1B40"/>
    <w:rsid w:val="001A2F04"/>
    <w:rsid w:val="001A408B"/>
    <w:rsid w:val="001A44F5"/>
    <w:rsid w:val="001A5A21"/>
    <w:rsid w:val="001A5ADC"/>
    <w:rsid w:val="001A5FF7"/>
    <w:rsid w:val="001A6959"/>
    <w:rsid w:val="001A760B"/>
    <w:rsid w:val="001A7AC8"/>
    <w:rsid w:val="001A7D59"/>
    <w:rsid w:val="001B0B0A"/>
    <w:rsid w:val="001B0B81"/>
    <w:rsid w:val="001B1B68"/>
    <w:rsid w:val="001B2E95"/>
    <w:rsid w:val="001B36B9"/>
    <w:rsid w:val="001B3D0D"/>
    <w:rsid w:val="001B45C9"/>
    <w:rsid w:val="001B4AC3"/>
    <w:rsid w:val="001B4ED8"/>
    <w:rsid w:val="001B4FD3"/>
    <w:rsid w:val="001B518D"/>
    <w:rsid w:val="001B5883"/>
    <w:rsid w:val="001B625D"/>
    <w:rsid w:val="001B772F"/>
    <w:rsid w:val="001B7983"/>
    <w:rsid w:val="001B7DD6"/>
    <w:rsid w:val="001C0712"/>
    <w:rsid w:val="001C26DC"/>
    <w:rsid w:val="001C53EC"/>
    <w:rsid w:val="001C5C00"/>
    <w:rsid w:val="001C5F19"/>
    <w:rsid w:val="001C5FFC"/>
    <w:rsid w:val="001C61F9"/>
    <w:rsid w:val="001C6692"/>
    <w:rsid w:val="001C679E"/>
    <w:rsid w:val="001C7356"/>
    <w:rsid w:val="001C7574"/>
    <w:rsid w:val="001D049B"/>
    <w:rsid w:val="001D10F8"/>
    <w:rsid w:val="001D13E5"/>
    <w:rsid w:val="001D1473"/>
    <w:rsid w:val="001D1A61"/>
    <w:rsid w:val="001D1D10"/>
    <w:rsid w:val="001D27FC"/>
    <w:rsid w:val="001D2A54"/>
    <w:rsid w:val="001D3C79"/>
    <w:rsid w:val="001D4231"/>
    <w:rsid w:val="001D5685"/>
    <w:rsid w:val="001D5A05"/>
    <w:rsid w:val="001D5A1D"/>
    <w:rsid w:val="001D5C1C"/>
    <w:rsid w:val="001D64FE"/>
    <w:rsid w:val="001D6D04"/>
    <w:rsid w:val="001D762B"/>
    <w:rsid w:val="001D77B5"/>
    <w:rsid w:val="001D7B6A"/>
    <w:rsid w:val="001E02EA"/>
    <w:rsid w:val="001E148A"/>
    <w:rsid w:val="001E1EC9"/>
    <w:rsid w:val="001E230B"/>
    <w:rsid w:val="001E49AB"/>
    <w:rsid w:val="001E4B7E"/>
    <w:rsid w:val="001E4CF9"/>
    <w:rsid w:val="001E5010"/>
    <w:rsid w:val="001E5A39"/>
    <w:rsid w:val="001E643E"/>
    <w:rsid w:val="001E6510"/>
    <w:rsid w:val="001E714D"/>
    <w:rsid w:val="001E714F"/>
    <w:rsid w:val="001E7411"/>
    <w:rsid w:val="001E7BB4"/>
    <w:rsid w:val="001F003D"/>
    <w:rsid w:val="001F0B4D"/>
    <w:rsid w:val="001F0D6F"/>
    <w:rsid w:val="001F26E9"/>
    <w:rsid w:val="001F2EEA"/>
    <w:rsid w:val="001F3755"/>
    <w:rsid w:val="001F3985"/>
    <w:rsid w:val="001F3C51"/>
    <w:rsid w:val="001F3D46"/>
    <w:rsid w:val="001F4032"/>
    <w:rsid w:val="001F4416"/>
    <w:rsid w:val="001F4483"/>
    <w:rsid w:val="001F45F0"/>
    <w:rsid w:val="001F49C2"/>
    <w:rsid w:val="001F4E52"/>
    <w:rsid w:val="001F517D"/>
    <w:rsid w:val="001F60A5"/>
    <w:rsid w:val="001F628C"/>
    <w:rsid w:val="001F6F9F"/>
    <w:rsid w:val="001F7A80"/>
    <w:rsid w:val="00200862"/>
    <w:rsid w:val="00201B1B"/>
    <w:rsid w:val="00201E6D"/>
    <w:rsid w:val="00203D81"/>
    <w:rsid w:val="00204765"/>
    <w:rsid w:val="00204E63"/>
    <w:rsid w:val="002053A7"/>
    <w:rsid w:val="002064FD"/>
    <w:rsid w:val="00206880"/>
    <w:rsid w:val="00207022"/>
    <w:rsid w:val="002071AB"/>
    <w:rsid w:val="00207EB1"/>
    <w:rsid w:val="00210333"/>
    <w:rsid w:val="00210A6E"/>
    <w:rsid w:val="00210E38"/>
    <w:rsid w:val="002112B8"/>
    <w:rsid w:val="0021144C"/>
    <w:rsid w:val="00211606"/>
    <w:rsid w:val="002118A3"/>
    <w:rsid w:val="00211BEC"/>
    <w:rsid w:val="0021204E"/>
    <w:rsid w:val="002121F1"/>
    <w:rsid w:val="00212354"/>
    <w:rsid w:val="00212B9D"/>
    <w:rsid w:val="00212E33"/>
    <w:rsid w:val="00212F98"/>
    <w:rsid w:val="0021331F"/>
    <w:rsid w:val="00214351"/>
    <w:rsid w:val="002148A0"/>
    <w:rsid w:val="00215055"/>
    <w:rsid w:val="00215704"/>
    <w:rsid w:val="002159CB"/>
    <w:rsid w:val="00215C75"/>
    <w:rsid w:val="00215CF1"/>
    <w:rsid w:val="00216252"/>
    <w:rsid w:val="002167C0"/>
    <w:rsid w:val="00216F2F"/>
    <w:rsid w:val="00217AB0"/>
    <w:rsid w:val="00217B1C"/>
    <w:rsid w:val="002203F4"/>
    <w:rsid w:val="002205C0"/>
    <w:rsid w:val="0022095E"/>
    <w:rsid w:val="00220E8A"/>
    <w:rsid w:val="00222064"/>
    <w:rsid w:val="002222BA"/>
    <w:rsid w:val="00222633"/>
    <w:rsid w:val="00223893"/>
    <w:rsid w:val="00223EB6"/>
    <w:rsid w:val="00223F58"/>
    <w:rsid w:val="00224F22"/>
    <w:rsid w:val="00226426"/>
    <w:rsid w:val="002271A8"/>
    <w:rsid w:val="00227B04"/>
    <w:rsid w:val="002305AB"/>
    <w:rsid w:val="002305CB"/>
    <w:rsid w:val="002306ED"/>
    <w:rsid w:val="00231A15"/>
    <w:rsid w:val="00231C7E"/>
    <w:rsid w:val="00232363"/>
    <w:rsid w:val="0023280A"/>
    <w:rsid w:val="00232EA1"/>
    <w:rsid w:val="0023316F"/>
    <w:rsid w:val="0023330D"/>
    <w:rsid w:val="00233E25"/>
    <w:rsid w:val="00234CA1"/>
    <w:rsid w:val="00234D47"/>
    <w:rsid w:val="00235024"/>
    <w:rsid w:val="00235622"/>
    <w:rsid w:val="00235B93"/>
    <w:rsid w:val="00236228"/>
    <w:rsid w:val="0023660D"/>
    <w:rsid w:val="002372E9"/>
    <w:rsid w:val="0023767D"/>
    <w:rsid w:val="0023770A"/>
    <w:rsid w:val="002377AD"/>
    <w:rsid w:val="00237D87"/>
    <w:rsid w:val="00240A76"/>
    <w:rsid w:val="00240E99"/>
    <w:rsid w:val="0024101B"/>
    <w:rsid w:val="002412E9"/>
    <w:rsid w:val="00241D70"/>
    <w:rsid w:val="00241F29"/>
    <w:rsid w:val="00242280"/>
    <w:rsid w:val="00243228"/>
    <w:rsid w:val="00243363"/>
    <w:rsid w:val="002435A3"/>
    <w:rsid w:val="00243750"/>
    <w:rsid w:val="002441D9"/>
    <w:rsid w:val="00245377"/>
    <w:rsid w:val="002457AE"/>
    <w:rsid w:val="00245E42"/>
    <w:rsid w:val="00246613"/>
    <w:rsid w:val="00246E80"/>
    <w:rsid w:val="00246FC6"/>
    <w:rsid w:val="002476F5"/>
    <w:rsid w:val="002505B3"/>
    <w:rsid w:val="00251566"/>
    <w:rsid w:val="00252078"/>
    <w:rsid w:val="002528D3"/>
    <w:rsid w:val="002532EA"/>
    <w:rsid w:val="002536BC"/>
    <w:rsid w:val="00254000"/>
    <w:rsid w:val="00254220"/>
    <w:rsid w:val="002543B6"/>
    <w:rsid w:val="0025479E"/>
    <w:rsid w:val="00254B9B"/>
    <w:rsid w:val="00254EBB"/>
    <w:rsid w:val="00255D4A"/>
    <w:rsid w:val="00256068"/>
    <w:rsid w:val="0025608E"/>
    <w:rsid w:val="0025617A"/>
    <w:rsid w:val="00256274"/>
    <w:rsid w:val="0025757C"/>
    <w:rsid w:val="002600D5"/>
    <w:rsid w:val="0026073F"/>
    <w:rsid w:val="00260E09"/>
    <w:rsid w:val="00260FE3"/>
    <w:rsid w:val="00261088"/>
    <w:rsid w:val="0026149C"/>
    <w:rsid w:val="00261D2E"/>
    <w:rsid w:val="00262427"/>
    <w:rsid w:val="002624A8"/>
    <w:rsid w:val="00262BF4"/>
    <w:rsid w:val="0026413A"/>
    <w:rsid w:val="002642E6"/>
    <w:rsid w:val="00264F4C"/>
    <w:rsid w:val="002650AD"/>
    <w:rsid w:val="00265533"/>
    <w:rsid w:val="0026597F"/>
    <w:rsid w:val="00265C80"/>
    <w:rsid w:val="0026628E"/>
    <w:rsid w:val="00266412"/>
    <w:rsid w:val="00266460"/>
    <w:rsid w:val="00266C62"/>
    <w:rsid w:val="00267F17"/>
    <w:rsid w:val="00267F39"/>
    <w:rsid w:val="00267F65"/>
    <w:rsid w:val="002706B2"/>
    <w:rsid w:val="00270844"/>
    <w:rsid w:val="00270C3D"/>
    <w:rsid w:val="0027117B"/>
    <w:rsid w:val="00271A7B"/>
    <w:rsid w:val="00271CC5"/>
    <w:rsid w:val="00272413"/>
    <w:rsid w:val="00272CA4"/>
    <w:rsid w:val="00273206"/>
    <w:rsid w:val="0027365D"/>
    <w:rsid w:val="00273C86"/>
    <w:rsid w:val="00273DE2"/>
    <w:rsid w:val="0027428C"/>
    <w:rsid w:val="002744BA"/>
    <w:rsid w:val="00274A9E"/>
    <w:rsid w:val="00276574"/>
    <w:rsid w:val="00276626"/>
    <w:rsid w:val="00276EBC"/>
    <w:rsid w:val="002823EA"/>
    <w:rsid w:val="0028278A"/>
    <w:rsid w:val="00282C02"/>
    <w:rsid w:val="002837E3"/>
    <w:rsid w:val="00283E2B"/>
    <w:rsid w:val="00284057"/>
    <w:rsid w:val="00284161"/>
    <w:rsid w:val="00284BE9"/>
    <w:rsid w:val="0028578C"/>
    <w:rsid w:val="00285ABE"/>
    <w:rsid w:val="00285B8A"/>
    <w:rsid w:val="002860F1"/>
    <w:rsid w:val="00287BAA"/>
    <w:rsid w:val="002901AE"/>
    <w:rsid w:val="00290796"/>
    <w:rsid w:val="002910AA"/>
    <w:rsid w:val="00291540"/>
    <w:rsid w:val="00291DA7"/>
    <w:rsid w:val="00291F3D"/>
    <w:rsid w:val="00292377"/>
    <w:rsid w:val="00293CE6"/>
    <w:rsid w:val="0029459F"/>
    <w:rsid w:val="00294C0C"/>
    <w:rsid w:val="00295CF4"/>
    <w:rsid w:val="0029609D"/>
    <w:rsid w:val="00296559"/>
    <w:rsid w:val="00296BEA"/>
    <w:rsid w:val="002973B0"/>
    <w:rsid w:val="002A1885"/>
    <w:rsid w:val="002A2AE6"/>
    <w:rsid w:val="002A2FE2"/>
    <w:rsid w:val="002A3057"/>
    <w:rsid w:val="002A32CB"/>
    <w:rsid w:val="002A34EF"/>
    <w:rsid w:val="002A38CE"/>
    <w:rsid w:val="002A3CDA"/>
    <w:rsid w:val="002A408A"/>
    <w:rsid w:val="002A5979"/>
    <w:rsid w:val="002A6EF7"/>
    <w:rsid w:val="002A79D1"/>
    <w:rsid w:val="002B0BD2"/>
    <w:rsid w:val="002B1751"/>
    <w:rsid w:val="002B191E"/>
    <w:rsid w:val="002B288B"/>
    <w:rsid w:val="002B29AD"/>
    <w:rsid w:val="002B36D8"/>
    <w:rsid w:val="002B3775"/>
    <w:rsid w:val="002B3792"/>
    <w:rsid w:val="002B3C0A"/>
    <w:rsid w:val="002B41BB"/>
    <w:rsid w:val="002B63AD"/>
    <w:rsid w:val="002B7666"/>
    <w:rsid w:val="002B7773"/>
    <w:rsid w:val="002B777D"/>
    <w:rsid w:val="002B7E93"/>
    <w:rsid w:val="002C0928"/>
    <w:rsid w:val="002C0C45"/>
    <w:rsid w:val="002C0FC0"/>
    <w:rsid w:val="002C1FAD"/>
    <w:rsid w:val="002C285F"/>
    <w:rsid w:val="002C2934"/>
    <w:rsid w:val="002C32F4"/>
    <w:rsid w:val="002C35C7"/>
    <w:rsid w:val="002C3656"/>
    <w:rsid w:val="002C36C4"/>
    <w:rsid w:val="002C4340"/>
    <w:rsid w:val="002C51A3"/>
    <w:rsid w:val="002C6676"/>
    <w:rsid w:val="002C6D7B"/>
    <w:rsid w:val="002C6EE3"/>
    <w:rsid w:val="002C728E"/>
    <w:rsid w:val="002C762A"/>
    <w:rsid w:val="002C7B34"/>
    <w:rsid w:val="002C7CD4"/>
    <w:rsid w:val="002C7DFA"/>
    <w:rsid w:val="002D01C8"/>
    <w:rsid w:val="002D034A"/>
    <w:rsid w:val="002D05FB"/>
    <w:rsid w:val="002D15D5"/>
    <w:rsid w:val="002D2097"/>
    <w:rsid w:val="002D2983"/>
    <w:rsid w:val="002D369B"/>
    <w:rsid w:val="002D54FB"/>
    <w:rsid w:val="002D5B9E"/>
    <w:rsid w:val="002D6472"/>
    <w:rsid w:val="002D6E96"/>
    <w:rsid w:val="002D6FAA"/>
    <w:rsid w:val="002D7289"/>
    <w:rsid w:val="002D7B4C"/>
    <w:rsid w:val="002D7C33"/>
    <w:rsid w:val="002E0083"/>
    <w:rsid w:val="002E0140"/>
    <w:rsid w:val="002E0D30"/>
    <w:rsid w:val="002E0D54"/>
    <w:rsid w:val="002E1038"/>
    <w:rsid w:val="002E1412"/>
    <w:rsid w:val="002E1839"/>
    <w:rsid w:val="002E19A9"/>
    <w:rsid w:val="002E215A"/>
    <w:rsid w:val="002E272C"/>
    <w:rsid w:val="002E27E0"/>
    <w:rsid w:val="002E314A"/>
    <w:rsid w:val="002E3A96"/>
    <w:rsid w:val="002E44C0"/>
    <w:rsid w:val="002E454B"/>
    <w:rsid w:val="002E47BE"/>
    <w:rsid w:val="002E48BB"/>
    <w:rsid w:val="002E4E60"/>
    <w:rsid w:val="002E4F85"/>
    <w:rsid w:val="002E55A6"/>
    <w:rsid w:val="002E5A46"/>
    <w:rsid w:val="002E5B96"/>
    <w:rsid w:val="002E6FF4"/>
    <w:rsid w:val="002E7A32"/>
    <w:rsid w:val="002F1018"/>
    <w:rsid w:val="002F18DE"/>
    <w:rsid w:val="002F2240"/>
    <w:rsid w:val="002F238B"/>
    <w:rsid w:val="002F3074"/>
    <w:rsid w:val="002F3CEE"/>
    <w:rsid w:val="002F427D"/>
    <w:rsid w:val="002F45A2"/>
    <w:rsid w:val="002F4CD7"/>
    <w:rsid w:val="002F52AF"/>
    <w:rsid w:val="002F57D4"/>
    <w:rsid w:val="002F5A46"/>
    <w:rsid w:val="002F6F93"/>
    <w:rsid w:val="003008A2"/>
    <w:rsid w:val="003019AA"/>
    <w:rsid w:val="0030200D"/>
    <w:rsid w:val="00302389"/>
    <w:rsid w:val="00303029"/>
    <w:rsid w:val="003039C2"/>
    <w:rsid w:val="00304A5D"/>
    <w:rsid w:val="00304F20"/>
    <w:rsid w:val="00305196"/>
    <w:rsid w:val="00305395"/>
    <w:rsid w:val="0030582A"/>
    <w:rsid w:val="0030620D"/>
    <w:rsid w:val="00306880"/>
    <w:rsid w:val="00306ED1"/>
    <w:rsid w:val="003075DA"/>
    <w:rsid w:val="0031002D"/>
    <w:rsid w:val="003109E5"/>
    <w:rsid w:val="0031257C"/>
    <w:rsid w:val="003128DF"/>
    <w:rsid w:val="00314011"/>
    <w:rsid w:val="0031459A"/>
    <w:rsid w:val="00315D05"/>
    <w:rsid w:val="003162DF"/>
    <w:rsid w:val="003166DE"/>
    <w:rsid w:val="00320369"/>
    <w:rsid w:val="00320BBB"/>
    <w:rsid w:val="003218F0"/>
    <w:rsid w:val="00321F52"/>
    <w:rsid w:val="00322094"/>
    <w:rsid w:val="00322E23"/>
    <w:rsid w:val="0032308F"/>
    <w:rsid w:val="003237A6"/>
    <w:rsid w:val="00323DD7"/>
    <w:rsid w:val="00323E3E"/>
    <w:rsid w:val="00324207"/>
    <w:rsid w:val="00324881"/>
    <w:rsid w:val="003248E3"/>
    <w:rsid w:val="00324F90"/>
    <w:rsid w:val="00325787"/>
    <w:rsid w:val="003262F3"/>
    <w:rsid w:val="003265AF"/>
    <w:rsid w:val="00327888"/>
    <w:rsid w:val="003279EF"/>
    <w:rsid w:val="00327E3B"/>
    <w:rsid w:val="0033014D"/>
    <w:rsid w:val="0033083A"/>
    <w:rsid w:val="00330E4A"/>
    <w:rsid w:val="00332617"/>
    <w:rsid w:val="00332A83"/>
    <w:rsid w:val="003332D0"/>
    <w:rsid w:val="0033369C"/>
    <w:rsid w:val="00333DB7"/>
    <w:rsid w:val="003343AF"/>
    <w:rsid w:val="00334CDE"/>
    <w:rsid w:val="00334FBD"/>
    <w:rsid w:val="00334FEF"/>
    <w:rsid w:val="00335DEA"/>
    <w:rsid w:val="00336274"/>
    <w:rsid w:val="00336758"/>
    <w:rsid w:val="00337237"/>
    <w:rsid w:val="00337327"/>
    <w:rsid w:val="00337A8D"/>
    <w:rsid w:val="00337CBE"/>
    <w:rsid w:val="00337FB2"/>
    <w:rsid w:val="003404B8"/>
    <w:rsid w:val="00340CDD"/>
    <w:rsid w:val="00341B8C"/>
    <w:rsid w:val="0034201E"/>
    <w:rsid w:val="0034252C"/>
    <w:rsid w:val="00342884"/>
    <w:rsid w:val="003428F2"/>
    <w:rsid w:val="00342A5A"/>
    <w:rsid w:val="00342D63"/>
    <w:rsid w:val="0034373C"/>
    <w:rsid w:val="00343980"/>
    <w:rsid w:val="00343CB2"/>
    <w:rsid w:val="0034401C"/>
    <w:rsid w:val="003447F4"/>
    <w:rsid w:val="00344AD5"/>
    <w:rsid w:val="00345AF4"/>
    <w:rsid w:val="00346457"/>
    <w:rsid w:val="00346D92"/>
    <w:rsid w:val="00346ED7"/>
    <w:rsid w:val="003470A3"/>
    <w:rsid w:val="00347458"/>
    <w:rsid w:val="00347487"/>
    <w:rsid w:val="0035063B"/>
    <w:rsid w:val="00350641"/>
    <w:rsid w:val="003509E4"/>
    <w:rsid w:val="0035106D"/>
    <w:rsid w:val="00351342"/>
    <w:rsid w:val="00351579"/>
    <w:rsid w:val="00351686"/>
    <w:rsid w:val="00351EF9"/>
    <w:rsid w:val="00351F70"/>
    <w:rsid w:val="003522A0"/>
    <w:rsid w:val="00352BB0"/>
    <w:rsid w:val="0035313A"/>
    <w:rsid w:val="00353823"/>
    <w:rsid w:val="00354116"/>
    <w:rsid w:val="003543D7"/>
    <w:rsid w:val="00354AC5"/>
    <w:rsid w:val="00355190"/>
    <w:rsid w:val="00356515"/>
    <w:rsid w:val="003568E3"/>
    <w:rsid w:val="00357788"/>
    <w:rsid w:val="00360514"/>
    <w:rsid w:val="003605AB"/>
    <w:rsid w:val="00361FF3"/>
    <w:rsid w:val="0036227D"/>
    <w:rsid w:val="00362784"/>
    <w:rsid w:val="00362BB0"/>
    <w:rsid w:val="003630F7"/>
    <w:rsid w:val="003636D6"/>
    <w:rsid w:val="003641F8"/>
    <w:rsid w:val="00364602"/>
    <w:rsid w:val="00364835"/>
    <w:rsid w:val="00364B6E"/>
    <w:rsid w:val="00364EEA"/>
    <w:rsid w:val="00365FEA"/>
    <w:rsid w:val="00366207"/>
    <w:rsid w:val="00366277"/>
    <w:rsid w:val="00366510"/>
    <w:rsid w:val="00366A1B"/>
    <w:rsid w:val="00366C54"/>
    <w:rsid w:val="003673F2"/>
    <w:rsid w:val="003675B7"/>
    <w:rsid w:val="00367812"/>
    <w:rsid w:val="00370C4C"/>
    <w:rsid w:val="00371642"/>
    <w:rsid w:val="0037173E"/>
    <w:rsid w:val="00371C4B"/>
    <w:rsid w:val="0037248E"/>
    <w:rsid w:val="00372AE2"/>
    <w:rsid w:val="003736AC"/>
    <w:rsid w:val="00374054"/>
    <w:rsid w:val="00374202"/>
    <w:rsid w:val="00374358"/>
    <w:rsid w:val="0037496A"/>
    <w:rsid w:val="00374ACD"/>
    <w:rsid w:val="00374F5C"/>
    <w:rsid w:val="00375CCF"/>
    <w:rsid w:val="00375D16"/>
    <w:rsid w:val="00376735"/>
    <w:rsid w:val="00376F81"/>
    <w:rsid w:val="00377124"/>
    <w:rsid w:val="0037730B"/>
    <w:rsid w:val="00377938"/>
    <w:rsid w:val="00377B40"/>
    <w:rsid w:val="00380350"/>
    <w:rsid w:val="00380978"/>
    <w:rsid w:val="00380B02"/>
    <w:rsid w:val="00380CC9"/>
    <w:rsid w:val="00381514"/>
    <w:rsid w:val="003817A5"/>
    <w:rsid w:val="00381DB0"/>
    <w:rsid w:val="003825D7"/>
    <w:rsid w:val="00382A57"/>
    <w:rsid w:val="003839B9"/>
    <w:rsid w:val="00385505"/>
    <w:rsid w:val="00386714"/>
    <w:rsid w:val="0038702E"/>
    <w:rsid w:val="00387C20"/>
    <w:rsid w:val="00387C7E"/>
    <w:rsid w:val="00390189"/>
    <w:rsid w:val="0039034E"/>
    <w:rsid w:val="003903FC"/>
    <w:rsid w:val="00390EEE"/>
    <w:rsid w:val="00391861"/>
    <w:rsid w:val="00392141"/>
    <w:rsid w:val="00392424"/>
    <w:rsid w:val="00393397"/>
    <w:rsid w:val="00393D7F"/>
    <w:rsid w:val="0039478E"/>
    <w:rsid w:val="003949A7"/>
    <w:rsid w:val="00394A4D"/>
    <w:rsid w:val="00394B8E"/>
    <w:rsid w:val="00395007"/>
    <w:rsid w:val="00395808"/>
    <w:rsid w:val="00395A29"/>
    <w:rsid w:val="00395E98"/>
    <w:rsid w:val="003961C3"/>
    <w:rsid w:val="00396CBD"/>
    <w:rsid w:val="00397493"/>
    <w:rsid w:val="00397AFD"/>
    <w:rsid w:val="00397FA2"/>
    <w:rsid w:val="003A0596"/>
    <w:rsid w:val="003A0C2E"/>
    <w:rsid w:val="003A0D5F"/>
    <w:rsid w:val="003A10A5"/>
    <w:rsid w:val="003A165C"/>
    <w:rsid w:val="003A17C2"/>
    <w:rsid w:val="003A2882"/>
    <w:rsid w:val="003A2B2C"/>
    <w:rsid w:val="003A31B1"/>
    <w:rsid w:val="003A3533"/>
    <w:rsid w:val="003A4318"/>
    <w:rsid w:val="003A4DC4"/>
    <w:rsid w:val="003A51BC"/>
    <w:rsid w:val="003A5A9C"/>
    <w:rsid w:val="003A6302"/>
    <w:rsid w:val="003A74FC"/>
    <w:rsid w:val="003B031B"/>
    <w:rsid w:val="003B036E"/>
    <w:rsid w:val="003B0C5B"/>
    <w:rsid w:val="003B0CFD"/>
    <w:rsid w:val="003B142E"/>
    <w:rsid w:val="003B145E"/>
    <w:rsid w:val="003B1E78"/>
    <w:rsid w:val="003B2CE7"/>
    <w:rsid w:val="003B2E10"/>
    <w:rsid w:val="003B3226"/>
    <w:rsid w:val="003B3595"/>
    <w:rsid w:val="003B41E7"/>
    <w:rsid w:val="003B4295"/>
    <w:rsid w:val="003B5CF8"/>
    <w:rsid w:val="003B6094"/>
    <w:rsid w:val="003B667F"/>
    <w:rsid w:val="003B6EC8"/>
    <w:rsid w:val="003B7036"/>
    <w:rsid w:val="003B750A"/>
    <w:rsid w:val="003C04B4"/>
    <w:rsid w:val="003C11AA"/>
    <w:rsid w:val="003C15E7"/>
    <w:rsid w:val="003C2529"/>
    <w:rsid w:val="003C2BEE"/>
    <w:rsid w:val="003C2E45"/>
    <w:rsid w:val="003C3420"/>
    <w:rsid w:val="003C3EBC"/>
    <w:rsid w:val="003C46EC"/>
    <w:rsid w:val="003C4D9E"/>
    <w:rsid w:val="003C5ACD"/>
    <w:rsid w:val="003C625D"/>
    <w:rsid w:val="003C65D5"/>
    <w:rsid w:val="003C678C"/>
    <w:rsid w:val="003D0623"/>
    <w:rsid w:val="003D114E"/>
    <w:rsid w:val="003D16A4"/>
    <w:rsid w:val="003D228A"/>
    <w:rsid w:val="003D2AA9"/>
    <w:rsid w:val="003D337F"/>
    <w:rsid w:val="003D347F"/>
    <w:rsid w:val="003D34DF"/>
    <w:rsid w:val="003D4073"/>
    <w:rsid w:val="003D56B2"/>
    <w:rsid w:val="003D5754"/>
    <w:rsid w:val="003D5D15"/>
    <w:rsid w:val="003D695C"/>
    <w:rsid w:val="003D73F1"/>
    <w:rsid w:val="003E08B3"/>
    <w:rsid w:val="003E08BE"/>
    <w:rsid w:val="003E0B18"/>
    <w:rsid w:val="003E150D"/>
    <w:rsid w:val="003E247C"/>
    <w:rsid w:val="003E35BF"/>
    <w:rsid w:val="003E35C2"/>
    <w:rsid w:val="003E35D2"/>
    <w:rsid w:val="003E3878"/>
    <w:rsid w:val="003E40C2"/>
    <w:rsid w:val="003E4645"/>
    <w:rsid w:val="003E7C89"/>
    <w:rsid w:val="003E7F75"/>
    <w:rsid w:val="003F0226"/>
    <w:rsid w:val="003F0430"/>
    <w:rsid w:val="003F061E"/>
    <w:rsid w:val="003F0FD4"/>
    <w:rsid w:val="003F13A8"/>
    <w:rsid w:val="003F174A"/>
    <w:rsid w:val="003F1C8D"/>
    <w:rsid w:val="003F2489"/>
    <w:rsid w:val="003F25C8"/>
    <w:rsid w:val="003F29B3"/>
    <w:rsid w:val="003F2E84"/>
    <w:rsid w:val="003F3AAE"/>
    <w:rsid w:val="003F3D00"/>
    <w:rsid w:val="003F502F"/>
    <w:rsid w:val="003F58F3"/>
    <w:rsid w:val="003F6A9A"/>
    <w:rsid w:val="003F6CB0"/>
    <w:rsid w:val="003F7664"/>
    <w:rsid w:val="004001F0"/>
    <w:rsid w:val="0040033D"/>
    <w:rsid w:val="004003BD"/>
    <w:rsid w:val="00400440"/>
    <w:rsid w:val="00400642"/>
    <w:rsid w:val="00400D4F"/>
    <w:rsid w:val="00401A2F"/>
    <w:rsid w:val="00402776"/>
    <w:rsid w:val="00402ECE"/>
    <w:rsid w:val="00402F00"/>
    <w:rsid w:val="004033F6"/>
    <w:rsid w:val="004040CD"/>
    <w:rsid w:val="0040448D"/>
    <w:rsid w:val="00404BE6"/>
    <w:rsid w:val="00405571"/>
    <w:rsid w:val="004055EC"/>
    <w:rsid w:val="00405692"/>
    <w:rsid w:val="004056DD"/>
    <w:rsid w:val="004069D9"/>
    <w:rsid w:val="00407216"/>
    <w:rsid w:val="00407B6B"/>
    <w:rsid w:val="004105CE"/>
    <w:rsid w:val="00410C2B"/>
    <w:rsid w:val="00410FF2"/>
    <w:rsid w:val="004110E5"/>
    <w:rsid w:val="00412085"/>
    <w:rsid w:val="0041285B"/>
    <w:rsid w:val="00412EBA"/>
    <w:rsid w:val="00413A27"/>
    <w:rsid w:val="00414979"/>
    <w:rsid w:val="0041509E"/>
    <w:rsid w:val="00415121"/>
    <w:rsid w:val="004152A1"/>
    <w:rsid w:val="00415516"/>
    <w:rsid w:val="004155AE"/>
    <w:rsid w:val="00415620"/>
    <w:rsid w:val="004165AF"/>
    <w:rsid w:val="00416A76"/>
    <w:rsid w:val="00416C58"/>
    <w:rsid w:val="00420479"/>
    <w:rsid w:val="0042165F"/>
    <w:rsid w:val="004216D4"/>
    <w:rsid w:val="004219EA"/>
    <w:rsid w:val="00421A2A"/>
    <w:rsid w:val="0042255D"/>
    <w:rsid w:val="0042255F"/>
    <w:rsid w:val="00422B1E"/>
    <w:rsid w:val="00423ACF"/>
    <w:rsid w:val="00423FF5"/>
    <w:rsid w:val="00424B66"/>
    <w:rsid w:val="00424C51"/>
    <w:rsid w:val="00425B1F"/>
    <w:rsid w:val="00425D76"/>
    <w:rsid w:val="004266C7"/>
    <w:rsid w:val="00427642"/>
    <w:rsid w:val="004278F6"/>
    <w:rsid w:val="00427BE9"/>
    <w:rsid w:val="00427CEC"/>
    <w:rsid w:val="00427DA1"/>
    <w:rsid w:val="00430F62"/>
    <w:rsid w:val="0043104A"/>
    <w:rsid w:val="004317C2"/>
    <w:rsid w:val="00431AD2"/>
    <w:rsid w:val="00432AED"/>
    <w:rsid w:val="0043351F"/>
    <w:rsid w:val="0043422E"/>
    <w:rsid w:val="0043498D"/>
    <w:rsid w:val="004354BF"/>
    <w:rsid w:val="00435C72"/>
    <w:rsid w:val="00435E81"/>
    <w:rsid w:val="00436283"/>
    <w:rsid w:val="0043724A"/>
    <w:rsid w:val="00440025"/>
    <w:rsid w:val="00440CE9"/>
    <w:rsid w:val="004412AE"/>
    <w:rsid w:val="00441326"/>
    <w:rsid w:val="00442691"/>
    <w:rsid w:val="00442794"/>
    <w:rsid w:val="0044438D"/>
    <w:rsid w:val="00444641"/>
    <w:rsid w:val="004449EC"/>
    <w:rsid w:val="00444D1F"/>
    <w:rsid w:val="0044503D"/>
    <w:rsid w:val="00445980"/>
    <w:rsid w:val="004468AF"/>
    <w:rsid w:val="004475CF"/>
    <w:rsid w:val="00447E63"/>
    <w:rsid w:val="00447F48"/>
    <w:rsid w:val="004508D7"/>
    <w:rsid w:val="004515A0"/>
    <w:rsid w:val="00451BCB"/>
    <w:rsid w:val="00451E01"/>
    <w:rsid w:val="004533D3"/>
    <w:rsid w:val="0045353E"/>
    <w:rsid w:val="00453CA7"/>
    <w:rsid w:val="00454613"/>
    <w:rsid w:val="0045468D"/>
    <w:rsid w:val="00454725"/>
    <w:rsid w:val="004548C7"/>
    <w:rsid w:val="00455B5B"/>
    <w:rsid w:val="00455F72"/>
    <w:rsid w:val="00456079"/>
    <w:rsid w:val="004567D8"/>
    <w:rsid w:val="00456AA1"/>
    <w:rsid w:val="004601E8"/>
    <w:rsid w:val="00460582"/>
    <w:rsid w:val="00461195"/>
    <w:rsid w:val="004614BB"/>
    <w:rsid w:val="00461CDE"/>
    <w:rsid w:val="004643C2"/>
    <w:rsid w:val="0046470F"/>
    <w:rsid w:val="004668BE"/>
    <w:rsid w:val="00466C35"/>
    <w:rsid w:val="00466D13"/>
    <w:rsid w:val="00466E61"/>
    <w:rsid w:val="00470E85"/>
    <w:rsid w:val="00470FD1"/>
    <w:rsid w:val="00471517"/>
    <w:rsid w:val="00471869"/>
    <w:rsid w:val="004718DB"/>
    <w:rsid w:val="00472770"/>
    <w:rsid w:val="00473A8F"/>
    <w:rsid w:val="00473E1A"/>
    <w:rsid w:val="00474B61"/>
    <w:rsid w:val="004750BB"/>
    <w:rsid w:val="004757AB"/>
    <w:rsid w:val="00475D86"/>
    <w:rsid w:val="004763D9"/>
    <w:rsid w:val="0047671D"/>
    <w:rsid w:val="00477FD8"/>
    <w:rsid w:val="004803C1"/>
    <w:rsid w:val="0048073B"/>
    <w:rsid w:val="00480930"/>
    <w:rsid w:val="00481A34"/>
    <w:rsid w:val="004826A1"/>
    <w:rsid w:val="004829CA"/>
    <w:rsid w:val="00482F04"/>
    <w:rsid w:val="004834F9"/>
    <w:rsid w:val="00483967"/>
    <w:rsid w:val="00483C26"/>
    <w:rsid w:val="00483F93"/>
    <w:rsid w:val="00484419"/>
    <w:rsid w:val="004851FF"/>
    <w:rsid w:val="00485330"/>
    <w:rsid w:val="004854AB"/>
    <w:rsid w:val="00486819"/>
    <w:rsid w:val="00492801"/>
    <w:rsid w:val="00493379"/>
    <w:rsid w:val="0049418D"/>
    <w:rsid w:val="00494541"/>
    <w:rsid w:val="0049481C"/>
    <w:rsid w:val="00495A2C"/>
    <w:rsid w:val="00496BE7"/>
    <w:rsid w:val="00497610"/>
    <w:rsid w:val="004A0F24"/>
    <w:rsid w:val="004A12A8"/>
    <w:rsid w:val="004A27F6"/>
    <w:rsid w:val="004A3219"/>
    <w:rsid w:val="004A4820"/>
    <w:rsid w:val="004A4C13"/>
    <w:rsid w:val="004A5080"/>
    <w:rsid w:val="004A51E8"/>
    <w:rsid w:val="004A5E84"/>
    <w:rsid w:val="004A716D"/>
    <w:rsid w:val="004A78BE"/>
    <w:rsid w:val="004B16F1"/>
    <w:rsid w:val="004B313C"/>
    <w:rsid w:val="004B3621"/>
    <w:rsid w:val="004B4740"/>
    <w:rsid w:val="004B5049"/>
    <w:rsid w:val="004B5A8A"/>
    <w:rsid w:val="004B5BBE"/>
    <w:rsid w:val="004B5DDC"/>
    <w:rsid w:val="004B67D4"/>
    <w:rsid w:val="004B6D3E"/>
    <w:rsid w:val="004B71B9"/>
    <w:rsid w:val="004B7279"/>
    <w:rsid w:val="004C00D0"/>
    <w:rsid w:val="004C0E68"/>
    <w:rsid w:val="004C14DD"/>
    <w:rsid w:val="004C23B3"/>
    <w:rsid w:val="004C2553"/>
    <w:rsid w:val="004C2A99"/>
    <w:rsid w:val="004C2BEE"/>
    <w:rsid w:val="004C2E9B"/>
    <w:rsid w:val="004C342E"/>
    <w:rsid w:val="004C343C"/>
    <w:rsid w:val="004C3515"/>
    <w:rsid w:val="004C3859"/>
    <w:rsid w:val="004C3E11"/>
    <w:rsid w:val="004C3F8A"/>
    <w:rsid w:val="004C3FDF"/>
    <w:rsid w:val="004C4078"/>
    <w:rsid w:val="004C4145"/>
    <w:rsid w:val="004C4B48"/>
    <w:rsid w:val="004C5076"/>
    <w:rsid w:val="004C56FE"/>
    <w:rsid w:val="004C5811"/>
    <w:rsid w:val="004C6155"/>
    <w:rsid w:val="004C68B6"/>
    <w:rsid w:val="004C6A46"/>
    <w:rsid w:val="004C76C2"/>
    <w:rsid w:val="004C7A81"/>
    <w:rsid w:val="004C7E52"/>
    <w:rsid w:val="004D26E7"/>
    <w:rsid w:val="004D2F01"/>
    <w:rsid w:val="004D34C8"/>
    <w:rsid w:val="004D3A02"/>
    <w:rsid w:val="004D43C8"/>
    <w:rsid w:val="004D4B17"/>
    <w:rsid w:val="004D4BA4"/>
    <w:rsid w:val="004D528A"/>
    <w:rsid w:val="004D5928"/>
    <w:rsid w:val="004D597C"/>
    <w:rsid w:val="004D5AF0"/>
    <w:rsid w:val="004D5C18"/>
    <w:rsid w:val="004D5CFE"/>
    <w:rsid w:val="004D6312"/>
    <w:rsid w:val="004D71EB"/>
    <w:rsid w:val="004D7272"/>
    <w:rsid w:val="004D7329"/>
    <w:rsid w:val="004D7B2D"/>
    <w:rsid w:val="004D7F88"/>
    <w:rsid w:val="004E0AD2"/>
    <w:rsid w:val="004E1723"/>
    <w:rsid w:val="004E2261"/>
    <w:rsid w:val="004E2676"/>
    <w:rsid w:val="004E2D6A"/>
    <w:rsid w:val="004E3553"/>
    <w:rsid w:val="004E4289"/>
    <w:rsid w:val="004E47A1"/>
    <w:rsid w:val="004E4A59"/>
    <w:rsid w:val="004E4CF7"/>
    <w:rsid w:val="004E5217"/>
    <w:rsid w:val="004E7137"/>
    <w:rsid w:val="004E71AB"/>
    <w:rsid w:val="004E75C1"/>
    <w:rsid w:val="004E79F2"/>
    <w:rsid w:val="004E7A6D"/>
    <w:rsid w:val="004F00ED"/>
    <w:rsid w:val="004F08BE"/>
    <w:rsid w:val="004F0915"/>
    <w:rsid w:val="004F0D15"/>
    <w:rsid w:val="004F0D8A"/>
    <w:rsid w:val="004F1059"/>
    <w:rsid w:val="004F11C5"/>
    <w:rsid w:val="004F1794"/>
    <w:rsid w:val="004F1996"/>
    <w:rsid w:val="004F1B44"/>
    <w:rsid w:val="004F1D2D"/>
    <w:rsid w:val="004F2693"/>
    <w:rsid w:val="004F2756"/>
    <w:rsid w:val="004F27B3"/>
    <w:rsid w:val="004F2FC1"/>
    <w:rsid w:val="004F38C9"/>
    <w:rsid w:val="004F3C6F"/>
    <w:rsid w:val="004F4687"/>
    <w:rsid w:val="004F4ACD"/>
    <w:rsid w:val="004F6129"/>
    <w:rsid w:val="004F6287"/>
    <w:rsid w:val="004F7336"/>
    <w:rsid w:val="004F758C"/>
    <w:rsid w:val="004F7914"/>
    <w:rsid w:val="004F7BC4"/>
    <w:rsid w:val="00501171"/>
    <w:rsid w:val="005013F9"/>
    <w:rsid w:val="0050206C"/>
    <w:rsid w:val="00502706"/>
    <w:rsid w:val="00502855"/>
    <w:rsid w:val="0050370C"/>
    <w:rsid w:val="00504E01"/>
    <w:rsid w:val="00506DB9"/>
    <w:rsid w:val="005072E3"/>
    <w:rsid w:val="00507FC8"/>
    <w:rsid w:val="00510BF8"/>
    <w:rsid w:val="00511F99"/>
    <w:rsid w:val="005124C0"/>
    <w:rsid w:val="005124C3"/>
    <w:rsid w:val="005126DF"/>
    <w:rsid w:val="00512DD3"/>
    <w:rsid w:val="005134A8"/>
    <w:rsid w:val="00513A5D"/>
    <w:rsid w:val="00514575"/>
    <w:rsid w:val="005152C2"/>
    <w:rsid w:val="00515590"/>
    <w:rsid w:val="005167D7"/>
    <w:rsid w:val="00516DBA"/>
    <w:rsid w:val="00516F45"/>
    <w:rsid w:val="00520BF7"/>
    <w:rsid w:val="0052128E"/>
    <w:rsid w:val="0052131E"/>
    <w:rsid w:val="00522C39"/>
    <w:rsid w:val="00522F82"/>
    <w:rsid w:val="005235DA"/>
    <w:rsid w:val="005237FE"/>
    <w:rsid w:val="005242D8"/>
    <w:rsid w:val="005243CE"/>
    <w:rsid w:val="005244DA"/>
    <w:rsid w:val="0052699E"/>
    <w:rsid w:val="00526DA3"/>
    <w:rsid w:val="00527028"/>
    <w:rsid w:val="00527992"/>
    <w:rsid w:val="00527A5A"/>
    <w:rsid w:val="00530B6E"/>
    <w:rsid w:val="00531243"/>
    <w:rsid w:val="00532ABD"/>
    <w:rsid w:val="00532E57"/>
    <w:rsid w:val="00533058"/>
    <w:rsid w:val="00533DFD"/>
    <w:rsid w:val="00533E81"/>
    <w:rsid w:val="0053512A"/>
    <w:rsid w:val="005359AE"/>
    <w:rsid w:val="005360CF"/>
    <w:rsid w:val="00536182"/>
    <w:rsid w:val="0053775B"/>
    <w:rsid w:val="005378FE"/>
    <w:rsid w:val="00540382"/>
    <w:rsid w:val="00540803"/>
    <w:rsid w:val="0054096E"/>
    <w:rsid w:val="00540A08"/>
    <w:rsid w:val="00541803"/>
    <w:rsid w:val="005420FA"/>
    <w:rsid w:val="00542C11"/>
    <w:rsid w:val="00542FBE"/>
    <w:rsid w:val="00543241"/>
    <w:rsid w:val="0054367A"/>
    <w:rsid w:val="00543AED"/>
    <w:rsid w:val="00545957"/>
    <w:rsid w:val="00545999"/>
    <w:rsid w:val="00546E65"/>
    <w:rsid w:val="00547D8D"/>
    <w:rsid w:val="005502D8"/>
    <w:rsid w:val="00550634"/>
    <w:rsid w:val="0055145D"/>
    <w:rsid w:val="00551900"/>
    <w:rsid w:val="00551CC7"/>
    <w:rsid w:val="00552983"/>
    <w:rsid w:val="005530EE"/>
    <w:rsid w:val="00553349"/>
    <w:rsid w:val="00553686"/>
    <w:rsid w:val="0055396C"/>
    <w:rsid w:val="00553B3A"/>
    <w:rsid w:val="00554244"/>
    <w:rsid w:val="005544AA"/>
    <w:rsid w:val="00554F54"/>
    <w:rsid w:val="0055579E"/>
    <w:rsid w:val="00555E45"/>
    <w:rsid w:val="005561C2"/>
    <w:rsid w:val="0055697E"/>
    <w:rsid w:val="00557064"/>
    <w:rsid w:val="00561A80"/>
    <w:rsid w:val="00562A36"/>
    <w:rsid w:val="00562E82"/>
    <w:rsid w:val="00562F9F"/>
    <w:rsid w:val="0056316E"/>
    <w:rsid w:val="00563907"/>
    <w:rsid w:val="0056446F"/>
    <w:rsid w:val="0056595B"/>
    <w:rsid w:val="00565C6E"/>
    <w:rsid w:val="00566613"/>
    <w:rsid w:val="00567478"/>
    <w:rsid w:val="0056799C"/>
    <w:rsid w:val="00570F37"/>
    <w:rsid w:val="00573335"/>
    <w:rsid w:val="00573821"/>
    <w:rsid w:val="00573A2D"/>
    <w:rsid w:val="00573B14"/>
    <w:rsid w:val="00573CA4"/>
    <w:rsid w:val="00574C71"/>
    <w:rsid w:val="00574C7D"/>
    <w:rsid w:val="00574DC4"/>
    <w:rsid w:val="00576483"/>
    <w:rsid w:val="00576F1C"/>
    <w:rsid w:val="00576F2B"/>
    <w:rsid w:val="005771DB"/>
    <w:rsid w:val="005778B7"/>
    <w:rsid w:val="00577D4D"/>
    <w:rsid w:val="00577D92"/>
    <w:rsid w:val="0058007A"/>
    <w:rsid w:val="00580B1F"/>
    <w:rsid w:val="00580DCE"/>
    <w:rsid w:val="00580E39"/>
    <w:rsid w:val="00580EC7"/>
    <w:rsid w:val="005826CD"/>
    <w:rsid w:val="005833F7"/>
    <w:rsid w:val="00583AB1"/>
    <w:rsid w:val="005844BF"/>
    <w:rsid w:val="00584747"/>
    <w:rsid w:val="00585342"/>
    <w:rsid w:val="00585D82"/>
    <w:rsid w:val="00585F6E"/>
    <w:rsid w:val="0058691B"/>
    <w:rsid w:val="00587EF3"/>
    <w:rsid w:val="00587FB9"/>
    <w:rsid w:val="00591DC2"/>
    <w:rsid w:val="00591E25"/>
    <w:rsid w:val="00591E29"/>
    <w:rsid w:val="00592332"/>
    <w:rsid w:val="00592354"/>
    <w:rsid w:val="00593C17"/>
    <w:rsid w:val="00593EAF"/>
    <w:rsid w:val="00593F38"/>
    <w:rsid w:val="00594811"/>
    <w:rsid w:val="00594AB7"/>
    <w:rsid w:val="00594E37"/>
    <w:rsid w:val="005951F9"/>
    <w:rsid w:val="00595524"/>
    <w:rsid w:val="005956D7"/>
    <w:rsid w:val="00595FEF"/>
    <w:rsid w:val="0059617B"/>
    <w:rsid w:val="005A05A7"/>
    <w:rsid w:val="005A0832"/>
    <w:rsid w:val="005A19DC"/>
    <w:rsid w:val="005A1A1F"/>
    <w:rsid w:val="005A2C9C"/>
    <w:rsid w:val="005A2F1F"/>
    <w:rsid w:val="005A3560"/>
    <w:rsid w:val="005A3B92"/>
    <w:rsid w:val="005A48FF"/>
    <w:rsid w:val="005A4BDE"/>
    <w:rsid w:val="005A57F9"/>
    <w:rsid w:val="005A5899"/>
    <w:rsid w:val="005A5D73"/>
    <w:rsid w:val="005A68FD"/>
    <w:rsid w:val="005A7B84"/>
    <w:rsid w:val="005B0983"/>
    <w:rsid w:val="005B0E42"/>
    <w:rsid w:val="005B0FA3"/>
    <w:rsid w:val="005B13AF"/>
    <w:rsid w:val="005B14B5"/>
    <w:rsid w:val="005B2193"/>
    <w:rsid w:val="005B2701"/>
    <w:rsid w:val="005B27AB"/>
    <w:rsid w:val="005B2BEB"/>
    <w:rsid w:val="005B3682"/>
    <w:rsid w:val="005B3DE4"/>
    <w:rsid w:val="005B3EFE"/>
    <w:rsid w:val="005B42C4"/>
    <w:rsid w:val="005B42E7"/>
    <w:rsid w:val="005B4AAA"/>
    <w:rsid w:val="005B50B3"/>
    <w:rsid w:val="005B61BE"/>
    <w:rsid w:val="005B6E3C"/>
    <w:rsid w:val="005B6F44"/>
    <w:rsid w:val="005B7148"/>
    <w:rsid w:val="005B7561"/>
    <w:rsid w:val="005B76A3"/>
    <w:rsid w:val="005B786A"/>
    <w:rsid w:val="005B7872"/>
    <w:rsid w:val="005C2529"/>
    <w:rsid w:val="005C3135"/>
    <w:rsid w:val="005C3371"/>
    <w:rsid w:val="005C341B"/>
    <w:rsid w:val="005C3775"/>
    <w:rsid w:val="005C4D28"/>
    <w:rsid w:val="005C4EC1"/>
    <w:rsid w:val="005C520B"/>
    <w:rsid w:val="005C5902"/>
    <w:rsid w:val="005C61D6"/>
    <w:rsid w:val="005C62A4"/>
    <w:rsid w:val="005C6E67"/>
    <w:rsid w:val="005C774C"/>
    <w:rsid w:val="005D2609"/>
    <w:rsid w:val="005D3681"/>
    <w:rsid w:val="005D3EED"/>
    <w:rsid w:val="005D41F3"/>
    <w:rsid w:val="005D4D37"/>
    <w:rsid w:val="005D4F1B"/>
    <w:rsid w:val="005D644E"/>
    <w:rsid w:val="005D7225"/>
    <w:rsid w:val="005D727E"/>
    <w:rsid w:val="005D7385"/>
    <w:rsid w:val="005D78ED"/>
    <w:rsid w:val="005D7B1E"/>
    <w:rsid w:val="005D7F9B"/>
    <w:rsid w:val="005E0648"/>
    <w:rsid w:val="005E07F7"/>
    <w:rsid w:val="005E137B"/>
    <w:rsid w:val="005E25EE"/>
    <w:rsid w:val="005E2C06"/>
    <w:rsid w:val="005E30AC"/>
    <w:rsid w:val="005E32CA"/>
    <w:rsid w:val="005E3662"/>
    <w:rsid w:val="005E39E5"/>
    <w:rsid w:val="005E3B12"/>
    <w:rsid w:val="005E3D68"/>
    <w:rsid w:val="005E40AC"/>
    <w:rsid w:val="005E4146"/>
    <w:rsid w:val="005E4664"/>
    <w:rsid w:val="005E4F2A"/>
    <w:rsid w:val="005E50F6"/>
    <w:rsid w:val="005E6A74"/>
    <w:rsid w:val="005E6E0C"/>
    <w:rsid w:val="005E6E38"/>
    <w:rsid w:val="005E7924"/>
    <w:rsid w:val="005E7E4C"/>
    <w:rsid w:val="005F059D"/>
    <w:rsid w:val="005F1256"/>
    <w:rsid w:val="005F284E"/>
    <w:rsid w:val="005F2AA8"/>
    <w:rsid w:val="005F35BA"/>
    <w:rsid w:val="005F399A"/>
    <w:rsid w:val="005F420D"/>
    <w:rsid w:val="005F4C40"/>
    <w:rsid w:val="005F54CA"/>
    <w:rsid w:val="005F55D5"/>
    <w:rsid w:val="005F5693"/>
    <w:rsid w:val="005F5BC1"/>
    <w:rsid w:val="005F5F22"/>
    <w:rsid w:val="005F6B1C"/>
    <w:rsid w:val="005F6C23"/>
    <w:rsid w:val="005F6D32"/>
    <w:rsid w:val="005F6F48"/>
    <w:rsid w:val="006003F0"/>
    <w:rsid w:val="0060102F"/>
    <w:rsid w:val="00601BB0"/>
    <w:rsid w:val="00602F9B"/>
    <w:rsid w:val="006031E9"/>
    <w:rsid w:val="006047C7"/>
    <w:rsid w:val="00604989"/>
    <w:rsid w:val="00604A00"/>
    <w:rsid w:val="00604F91"/>
    <w:rsid w:val="00605295"/>
    <w:rsid w:val="006055EF"/>
    <w:rsid w:val="00605665"/>
    <w:rsid w:val="00605D9C"/>
    <w:rsid w:val="00605FB9"/>
    <w:rsid w:val="00606380"/>
    <w:rsid w:val="0060727C"/>
    <w:rsid w:val="006104B1"/>
    <w:rsid w:val="00612464"/>
    <w:rsid w:val="00612A7B"/>
    <w:rsid w:val="006144DE"/>
    <w:rsid w:val="00614CB7"/>
    <w:rsid w:val="00615E51"/>
    <w:rsid w:val="00616002"/>
    <w:rsid w:val="00616083"/>
    <w:rsid w:val="0061676F"/>
    <w:rsid w:val="006167A5"/>
    <w:rsid w:val="0061765F"/>
    <w:rsid w:val="00620906"/>
    <w:rsid w:val="00620AF7"/>
    <w:rsid w:val="0062137F"/>
    <w:rsid w:val="006219DF"/>
    <w:rsid w:val="006220FC"/>
    <w:rsid w:val="0062276D"/>
    <w:rsid w:val="00623F99"/>
    <w:rsid w:val="0062435C"/>
    <w:rsid w:val="0062467E"/>
    <w:rsid w:val="00624AEA"/>
    <w:rsid w:val="00624C7B"/>
    <w:rsid w:val="006253A7"/>
    <w:rsid w:val="0062565F"/>
    <w:rsid w:val="006259A3"/>
    <w:rsid w:val="00625E76"/>
    <w:rsid w:val="00627221"/>
    <w:rsid w:val="006278BB"/>
    <w:rsid w:val="00630605"/>
    <w:rsid w:val="00630B7D"/>
    <w:rsid w:val="00630D01"/>
    <w:rsid w:val="00631261"/>
    <w:rsid w:val="00631C15"/>
    <w:rsid w:val="00631E7E"/>
    <w:rsid w:val="0063216A"/>
    <w:rsid w:val="00632250"/>
    <w:rsid w:val="00632EC2"/>
    <w:rsid w:val="00634487"/>
    <w:rsid w:val="00634D4D"/>
    <w:rsid w:val="006352BE"/>
    <w:rsid w:val="00636447"/>
    <w:rsid w:val="00636972"/>
    <w:rsid w:val="006373A6"/>
    <w:rsid w:val="00637660"/>
    <w:rsid w:val="00642564"/>
    <w:rsid w:val="006435F0"/>
    <w:rsid w:val="00644DB4"/>
    <w:rsid w:val="00645B63"/>
    <w:rsid w:val="00645CC6"/>
    <w:rsid w:val="00646424"/>
    <w:rsid w:val="00650605"/>
    <w:rsid w:val="006511C8"/>
    <w:rsid w:val="006522B3"/>
    <w:rsid w:val="006535E4"/>
    <w:rsid w:val="00654920"/>
    <w:rsid w:val="00654BC8"/>
    <w:rsid w:val="0065535E"/>
    <w:rsid w:val="006561BC"/>
    <w:rsid w:val="0065660A"/>
    <w:rsid w:val="00656742"/>
    <w:rsid w:val="00656F26"/>
    <w:rsid w:val="006570C1"/>
    <w:rsid w:val="006570E8"/>
    <w:rsid w:val="00657FF3"/>
    <w:rsid w:val="00660A3C"/>
    <w:rsid w:val="00661414"/>
    <w:rsid w:val="00661579"/>
    <w:rsid w:val="006618DF"/>
    <w:rsid w:val="00661BC8"/>
    <w:rsid w:val="006628EC"/>
    <w:rsid w:val="00662BAA"/>
    <w:rsid w:val="00662F4A"/>
    <w:rsid w:val="00663143"/>
    <w:rsid w:val="0066359E"/>
    <w:rsid w:val="00663A01"/>
    <w:rsid w:val="006641EC"/>
    <w:rsid w:val="00664317"/>
    <w:rsid w:val="006643BA"/>
    <w:rsid w:val="00664670"/>
    <w:rsid w:val="0066490C"/>
    <w:rsid w:val="00664B5F"/>
    <w:rsid w:val="00665A7C"/>
    <w:rsid w:val="00666417"/>
    <w:rsid w:val="00667041"/>
    <w:rsid w:val="00667EC9"/>
    <w:rsid w:val="00670566"/>
    <w:rsid w:val="006705E2"/>
    <w:rsid w:val="006708B2"/>
    <w:rsid w:val="006714F5"/>
    <w:rsid w:val="00671DF0"/>
    <w:rsid w:val="006722BD"/>
    <w:rsid w:val="006727BB"/>
    <w:rsid w:val="00672A3E"/>
    <w:rsid w:val="00673200"/>
    <w:rsid w:val="00673C98"/>
    <w:rsid w:val="00673E09"/>
    <w:rsid w:val="00674EB4"/>
    <w:rsid w:val="00676D46"/>
    <w:rsid w:val="006772F7"/>
    <w:rsid w:val="00677681"/>
    <w:rsid w:val="006776F6"/>
    <w:rsid w:val="0068079E"/>
    <w:rsid w:val="00680B45"/>
    <w:rsid w:val="00680BE5"/>
    <w:rsid w:val="00681055"/>
    <w:rsid w:val="006812B7"/>
    <w:rsid w:val="00682655"/>
    <w:rsid w:val="00682ADF"/>
    <w:rsid w:val="006833D8"/>
    <w:rsid w:val="00683705"/>
    <w:rsid w:val="00683A87"/>
    <w:rsid w:val="00683C3C"/>
    <w:rsid w:val="006842C2"/>
    <w:rsid w:val="006845B1"/>
    <w:rsid w:val="00684643"/>
    <w:rsid w:val="006852D4"/>
    <w:rsid w:val="0068564E"/>
    <w:rsid w:val="00685A62"/>
    <w:rsid w:val="006863E5"/>
    <w:rsid w:val="00686B08"/>
    <w:rsid w:val="00687166"/>
    <w:rsid w:val="0069001A"/>
    <w:rsid w:val="00690DEA"/>
    <w:rsid w:val="006941BF"/>
    <w:rsid w:val="0069446A"/>
    <w:rsid w:val="00695F18"/>
    <w:rsid w:val="00696D77"/>
    <w:rsid w:val="00696DB3"/>
    <w:rsid w:val="00697143"/>
    <w:rsid w:val="006A02C1"/>
    <w:rsid w:val="006A03D1"/>
    <w:rsid w:val="006A0727"/>
    <w:rsid w:val="006A0902"/>
    <w:rsid w:val="006A0A94"/>
    <w:rsid w:val="006A18F2"/>
    <w:rsid w:val="006A2594"/>
    <w:rsid w:val="006A27D2"/>
    <w:rsid w:val="006A2B3F"/>
    <w:rsid w:val="006A2B83"/>
    <w:rsid w:val="006A2C8A"/>
    <w:rsid w:val="006A40F6"/>
    <w:rsid w:val="006A459F"/>
    <w:rsid w:val="006A4D12"/>
    <w:rsid w:val="006A4F7A"/>
    <w:rsid w:val="006A5475"/>
    <w:rsid w:val="006A565B"/>
    <w:rsid w:val="006A5C60"/>
    <w:rsid w:val="006A6A67"/>
    <w:rsid w:val="006A706B"/>
    <w:rsid w:val="006A787B"/>
    <w:rsid w:val="006A7B71"/>
    <w:rsid w:val="006A7CA0"/>
    <w:rsid w:val="006B03C6"/>
    <w:rsid w:val="006B04D5"/>
    <w:rsid w:val="006B089C"/>
    <w:rsid w:val="006B1122"/>
    <w:rsid w:val="006B174F"/>
    <w:rsid w:val="006B19FC"/>
    <w:rsid w:val="006B22AC"/>
    <w:rsid w:val="006B269E"/>
    <w:rsid w:val="006B2DDB"/>
    <w:rsid w:val="006B2EE0"/>
    <w:rsid w:val="006B3034"/>
    <w:rsid w:val="006B3697"/>
    <w:rsid w:val="006B3CD6"/>
    <w:rsid w:val="006B3CF4"/>
    <w:rsid w:val="006B400A"/>
    <w:rsid w:val="006B4116"/>
    <w:rsid w:val="006B48A7"/>
    <w:rsid w:val="006B568C"/>
    <w:rsid w:val="006B5EA9"/>
    <w:rsid w:val="006B6848"/>
    <w:rsid w:val="006B6B7E"/>
    <w:rsid w:val="006B6BA2"/>
    <w:rsid w:val="006B6C4C"/>
    <w:rsid w:val="006B6D76"/>
    <w:rsid w:val="006B7778"/>
    <w:rsid w:val="006B7BB4"/>
    <w:rsid w:val="006C0060"/>
    <w:rsid w:val="006C02CE"/>
    <w:rsid w:val="006C0D7B"/>
    <w:rsid w:val="006C3453"/>
    <w:rsid w:val="006C3640"/>
    <w:rsid w:val="006C3AB0"/>
    <w:rsid w:val="006C3C91"/>
    <w:rsid w:val="006C400E"/>
    <w:rsid w:val="006C4E12"/>
    <w:rsid w:val="006C4EAD"/>
    <w:rsid w:val="006C61A0"/>
    <w:rsid w:val="006C6CCA"/>
    <w:rsid w:val="006C6D1F"/>
    <w:rsid w:val="006C72CE"/>
    <w:rsid w:val="006C7388"/>
    <w:rsid w:val="006C7649"/>
    <w:rsid w:val="006D004C"/>
    <w:rsid w:val="006D030C"/>
    <w:rsid w:val="006D0CBF"/>
    <w:rsid w:val="006D1247"/>
    <w:rsid w:val="006D170B"/>
    <w:rsid w:val="006D1710"/>
    <w:rsid w:val="006D1BE7"/>
    <w:rsid w:val="006D35E9"/>
    <w:rsid w:val="006D4654"/>
    <w:rsid w:val="006D47DA"/>
    <w:rsid w:val="006D497A"/>
    <w:rsid w:val="006D4BCC"/>
    <w:rsid w:val="006D4E12"/>
    <w:rsid w:val="006D5484"/>
    <w:rsid w:val="006D59A5"/>
    <w:rsid w:val="006D61B9"/>
    <w:rsid w:val="006D6373"/>
    <w:rsid w:val="006D65B3"/>
    <w:rsid w:val="006D6AAD"/>
    <w:rsid w:val="006D7936"/>
    <w:rsid w:val="006D7E30"/>
    <w:rsid w:val="006D7EE0"/>
    <w:rsid w:val="006E0026"/>
    <w:rsid w:val="006E0182"/>
    <w:rsid w:val="006E0AFC"/>
    <w:rsid w:val="006E0DC0"/>
    <w:rsid w:val="006E13AE"/>
    <w:rsid w:val="006E2222"/>
    <w:rsid w:val="006E2706"/>
    <w:rsid w:val="006E2F8E"/>
    <w:rsid w:val="006E3772"/>
    <w:rsid w:val="006E3917"/>
    <w:rsid w:val="006E3AFA"/>
    <w:rsid w:val="006E3C76"/>
    <w:rsid w:val="006E407B"/>
    <w:rsid w:val="006E55AD"/>
    <w:rsid w:val="006E5600"/>
    <w:rsid w:val="006E5F4B"/>
    <w:rsid w:val="006E615A"/>
    <w:rsid w:val="006E61B9"/>
    <w:rsid w:val="006E646C"/>
    <w:rsid w:val="006E6476"/>
    <w:rsid w:val="006E6970"/>
    <w:rsid w:val="006E70C5"/>
    <w:rsid w:val="006E73CE"/>
    <w:rsid w:val="006E75BC"/>
    <w:rsid w:val="006E7D9E"/>
    <w:rsid w:val="006F06DA"/>
    <w:rsid w:val="006F0969"/>
    <w:rsid w:val="006F0D5D"/>
    <w:rsid w:val="006F1610"/>
    <w:rsid w:val="006F1B62"/>
    <w:rsid w:val="006F1D5C"/>
    <w:rsid w:val="006F203D"/>
    <w:rsid w:val="006F276B"/>
    <w:rsid w:val="006F3DC4"/>
    <w:rsid w:val="006F4A08"/>
    <w:rsid w:val="006F6D10"/>
    <w:rsid w:val="006F7829"/>
    <w:rsid w:val="006F7D57"/>
    <w:rsid w:val="007002A9"/>
    <w:rsid w:val="0070064C"/>
    <w:rsid w:val="00700831"/>
    <w:rsid w:val="007017ED"/>
    <w:rsid w:val="00701F84"/>
    <w:rsid w:val="00702C55"/>
    <w:rsid w:val="007036E8"/>
    <w:rsid w:val="00703CE6"/>
    <w:rsid w:val="0070440C"/>
    <w:rsid w:val="00704725"/>
    <w:rsid w:val="0070523D"/>
    <w:rsid w:val="0070577E"/>
    <w:rsid w:val="00706A89"/>
    <w:rsid w:val="007071B8"/>
    <w:rsid w:val="007073F9"/>
    <w:rsid w:val="00707489"/>
    <w:rsid w:val="00707539"/>
    <w:rsid w:val="00707E31"/>
    <w:rsid w:val="00710BF2"/>
    <w:rsid w:val="00711184"/>
    <w:rsid w:val="00712308"/>
    <w:rsid w:val="007125F9"/>
    <w:rsid w:val="00712F42"/>
    <w:rsid w:val="007148BA"/>
    <w:rsid w:val="00714D6B"/>
    <w:rsid w:val="00716AD0"/>
    <w:rsid w:val="0071700E"/>
    <w:rsid w:val="00721B8F"/>
    <w:rsid w:val="007220AB"/>
    <w:rsid w:val="00722FEA"/>
    <w:rsid w:val="007242BF"/>
    <w:rsid w:val="007245F0"/>
    <w:rsid w:val="00725369"/>
    <w:rsid w:val="0072545E"/>
    <w:rsid w:val="0072676C"/>
    <w:rsid w:val="007269E7"/>
    <w:rsid w:val="00726EC2"/>
    <w:rsid w:val="007277BF"/>
    <w:rsid w:val="00730162"/>
    <w:rsid w:val="00730BB9"/>
    <w:rsid w:val="00731A4F"/>
    <w:rsid w:val="00731C07"/>
    <w:rsid w:val="0073299E"/>
    <w:rsid w:val="007332E0"/>
    <w:rsid w:val="00733824"/>
    <w:rsid w:val="00733B6D"/>
    <w:rsid w:val="00734C70"/>
    <w:rsid w:val="00735137"/>
    <w:rsid w:val="00735157"/>
    <w:rsid w:val="00735C6F"/>
    <w:rsid w:val="00735E55"/>
    <w:rsid w:val="00735FE8"/>
    <w:rsid w:val="0073673E"/>
    <w:rsid w:val="00736A88"/>
    <w:rsid w:val="0073773E"/>
    <w:rsid w:val="0073780C"/>
    <w:rsid w:val="0074038C"/>
    <w:rsid w:val="007418FD"/>
    <w:rsid w:val="00741EDD"/>
    <w:rsid w:val="007420E6"/>
    <w:rsid w:val="00742BA7"/>
    <w:rsid w:val="00742BDB"/>
    <w:rsid w:val="007430C4"/>
    <w:rsid w:val="00743822"/>
    <w:rsid w:val="00743C6D"/>
    <w:rsid w:val="007441B4"/>
    <w:rsid w:val="0074426C"/>
    <w:rsid w:val="00746EB8"/>
    <w:rsid w:val="0074766B"/>
    <w:rsid w:val="00747C1C"/>
    <w:rsid w:val="007509A3"/>
    <w:rsid w:val="0075135C"/>
    <w:rsid w:val="00751956"/>
    <w:rsid w:val="00751C3A"/>
    <w:rsid w:val="00752038"/>
    <w:rsid w:val="00752BA9"/>
    <w:rsid w:val="00752EA2"/>
    <w:rsid w:val="00753A1D"/>
    <w:rsid w:val="00754B71"/>
    <w:rsid w:val="00754C3B"/>
    <w:rsid w:val="00754DC8"/>
    <w:rsid w:val="00755137"/>
    <w:rsid w:val="00756014"/>
    <w:rsid w:val="007561B9"/>
    <w:rsid w:val="00756BA4"/>
    <w:rsid w:val="00756DC7"/>
    <w:rsid w:val="00757035"/>
    <w:rsid w:val="00757483"/>
    <w:rsid w:val="00757B01"/>
    <w:rsid w:val="0076004F"/>
    <w:rsid w:val="00761F3D"/>
    <w:rsid w:val="00762038"/>
    <w:rsid w:val="007627BA"/>
    <w:rsid w:val="0076284A"/>
    <w:rsid w:val="007630D9"/>
    <w:rsid w:val="007634B9"/>
    <w:rsid w:val="00763757"/>
    <w:rsid w:val="00763839"/>
    <w:rsid w:val="00765291"/>
    <w:rsid w:val="007658CA"/>
    <w:rsid w:val="0076595A"/>
    <w:rsid w:val="00765976"/>
    <w:rsid w:val="007659E6"/>
    <w:rsid w:val="00765DDB"/>
    <w:rsid w:val="00766271"/>
    <w:rsid w:val="00766300"/>
    <w:rsid w:val="00766592"/>
    <w:rsid w:val="007668A0"/>
    <w:rsid w:val="00766BFC"/>
    <w:rsid w:val="00766D01"/>
    <w:rsid w:val="00767A40"/>
    <w:rsid w:val="00767C60"/>
    <w:rsid w:val="0077007C"/>
    <w:rsid w:val="00770F61"/>
    <w:rsid w:val="0077125D"/>
    <w:rsid w:val="00771F83"/>
    <w:rsid w:val="007722A8"/>
    <w:rsid w:val="00772E64"/>
    <w:rsid w:val="007735CA"/>
    <w:rsid w:val="00773D07"/>
    <w:rsid w:val="00773D9A"/>
    <w:rsid w:val="007748E7"/>
    <w:rsid w:val="00774F73"/>
    <w:rsid w:val="007765BC"/>
    <w:rsid w:val="0077663B"/>
    <w:rsid w:val="00777094"/>
    <w:rsid w:val="0077755E"/>
    <w:rsid w:val="007775D7"/>
    <w:rsid w:val="00777AD3"/>
    <w:rsid w:val="0078106A"/>
    <w:rsid w:val="007814FB"/>
    <w:rsid w:val="00782D7A"/>
    <w:rsid w:val="00783C71"/>
    <w:rsid w:val="00784568"/>
    <w:rsid w:val="00784EC9"/>
    <w:rsid w:val="00784EE7"/>
    <w:rsid w:val="0078505A"/>
    <w:rsid w:val="00785BB0"/>
    <w:rsid w:val="007862B8"/>
    <w:rsid w:val="007862D2"/>
    <w:rsid w:val="0078660E"/>
    <w:rsid w:val="00786658"/>
    <w:rsid w:val="00786AC5"/>
    <w:rsid w:val="00787634"/>
    <w:rsid w:val="00787BA5"/>
    <w:rsid w:val="00787EB5"/>
    <w:rsid w:val="00787F92"/>
    <w:rsid w:val="0079098D"/>
    <w:rsid w:val="00790C90"/>
    <w:rsid w:val="00790D0D"/>
    <w:rsid w:val="00791056"/>
    <w:rsid w:val="0079121A"/>
    <w:rsid w:val="007921ED"/>
    <w:rsid w:val="007933E2"/>
    <w:rsid w:val="00793CFD"/>
    <w:rsid w:val="00793E94"/>
    <w:rsid w:val="0079410B"/>
    <w:rsid w:val="00794197"/>
    <w:rsid w:val="0079435D"/>
    <w:rsid w:val="0079444C"/>
    <w:rsid w:val="007956B4"/>
    <w:rsid w:val="00795989"/>
    <w:rsid w:val="007966BB"/>
    <w:rsid w:val="007969C3"/>
    <w:rsid w:val="00796F62"/>
    <w:rsid w:val="00797175"/>
    <w:rsid w:val="00797407"/>
    <w:rsid w:val="00797AB4"/>
    <w:rsid w:val="00797E58"/>
    <w:rsid w:val="007A0748"/>
    <w:rsid w:val="007A0771"/>
    <w:rsid w:val="007A0CE6"/>
    <w:rsid w:val="007A1101"/>
    <w:rsid w:val="007A17EE"/>
    <w:rsid w:val="007A1999"/>
    <w:rsid w:val="007A1A06"/>
    <w:rsid w:val="007A1D91"/>
    <w:rsid w:val="007A1EB1"/>
    <w:rsid w:val="007A25CC"/>
    <w:rsid w:val="007A2677"/>
    <w:rsid w:val="007A3EAE"/>
    <w:rsid w:val="007A3FEF"/>
    <w:rsid w:val="007A40D8"/>
    <w:rsid w:val="007A5E51"/>
    <w:rsid w:val="007A69F3"/>
    <w:rsid w:val="007A74D0"/>
    <w:rsid w:val="007A7546"/>
    <w:rsid w:val="007A7D79"/>
    <w:rsid w:val="007B0503"/>
    <w:rsid w:val="007B12F0"/>
    <w:rsid w:val="007B1636"/>
    <w:rsid w:val="007B1990"/>
    <w:rsid w:val="007B1D7B"/>
    <w:rsid w:val="007B1DEE"/>
    <w:rsid w:val="007B1FDD"/>
    <w:rsid w:val="007B2A56"/>
    <w:rsid w:val="007B613C"/>
    <w:rsid w:val="007B6424"/>
    <w:rsid w:val="007B69D1"/>
    <w:rsid w:val="007B6E73"/>
    <w:rsid w:val="007B75B3"/>
    <w:rsid w:val="007B787D"/>
    <w:rsid w:val="007B7E8F"/>
    <w:rsid w:val="007B7EB7"/>
    <w:rsid w:val="007C1519"/>
    <w:rsid w:val="007C334C"/>
    <w:rsid w:val="007C43F3"/>
    <w:rsid w:val="007C54DD"/>
    <w:rsid w:val="007C597E"/>
    <w:rsid w:val="007C5D38"/>
    <w:rsid w:val="007C6593"/>
    <w:rsid w:val="007D0311"/>
    <w:rsid w:val="007D042D"/>
    <w:rsid w:val="007D08BD"/>
    <w:rsid w:val="007D1585"/>
    <w:rsid w:val="007D25DE"/>
    <w:rsid w:val="007D27E1"/>
    <w:rsid w:val="007D33ED"/>
    <w:rsid w:val="007D41E2"/>
    <w:rsid w:val="007D44AC"/>
    <w:rsid w:val="007D53FE"/>
    <w:rsid w:val="007D54BE"/>
    <w:rsid w:val="007D579F"/>
    <w:rsid w:val="007D5E1F"/>
    <w:rsid w:val="007D7302"/>
    <w:rsid w:val="007D7BE0"/>
    <w:rsid w:val="007D7D7D"/>
    <w:rsid w:val="007D7F11"/>
    <w:rsid w:val="007E0ABE"/>
    <w:rsid w:val="007E0E22"/>
    <w:rsid w:val="007E0FF0"/>
    <w:rsid w:val="007E114D"/>
    <w:rsid w:val="007E1328"/>
    <w:rsid w:val="007E1486"/>
    <w:rsid w:val="007E1DA7"/>
    <w:rsid w:val="007E1F2B"/>
    <w:rsid w:val="007E1FB0"/>
    <w:rsid w:val="007E21DC"/>
    <w:rsid w:val="007E2E80"/>
    <w:rsid w:val="007E3857"/>
    <w:rsid w:val="007E38E4"/>
    <w:rsid w:val="007E3BF5"/>
    <w:rsid w:val="007E41AB"/>
    <w:rsid w:val="007E4228"/>
    <w:rsid w:val="007E429B"/>
    <w:rsid w:val="007E45BC"/>
    <w:rsid w:val="007E4A84"/>
    <w:rsid w:val="007E4DA1"/>
    <w:rsid w:val="007E57E4"/>
    <w:rsid w:val="007E58D2"/>
    <w:rsid w:val="007E58DC"/>
    <w:rsid w:val="007E5CF2"/>
    <w:rsid w:val="007E5E80"/>
    <w:rsid w:val="007E5FD5"/>
    <w:rsid w:val="007E6144"/>
    <w:rsid w:val="007E662F"/>
    <w:rsid w:val="007E6F0C"/>
    <w:rsid w:val="007E6F29"/>
    <w:rsid w:val="007F19A1"/>
    <w:rsid w:val="007F1D89"/>
    <w:rsid w:val="007F2F80"/>
    <w:rsid w:val="007F4037"/>
    <w:rsid w:val="007F4E05"/>
    <w:rsid w:val="007F618E"/>
    <w:rsid w:val="007F61F6"/>
    <w:rsid w:val="007F6443"/>
    <w:rsid w:val="007F7CB1"/>
    <w:rsid w:val="008000E3"/>
    <w:rsid w:val="008003A2"/>
    <w:rsid w:val="00800FA3"/>
    <w:rsid w:val="008010B8"/>
    <w:rsid w:val="00801196"/>
    <w:rsid w:val="00801AC8"/>
    <w:rsid w:val="00801EB0"/>
    <w:rsid w:val="008024C3"/>
    <w:rsid w:val="00802751"/>
    <w:rsid w:val="0080406C"/>
    <w:rsid w:val="00804611"/>
    <w:rsid w:val="00804DEC"/>
    <w:rsid w:val="00804F61"/>
    <w:rsid w:val="00805957"/>
    <w:rsid w:val="00805BA3"/>
    <w:rsid w:val="008060C8"/>
    <w:rsid w:val="0080720F"/>
    <w:rsid w:val="008105F1"/>
    <w:rsid w:val="0081079A"/>
    <w:rsid w:val="00811CE1"/>
    <w:rsid w:val="008128DB"/>
    <w:rsid w:val="00812A47"/>
    <w:rsid w:val="00812DA1"/>
    <w:rsid w:val="008136FD"/>
    <w:rsid w:val="00813C15"/>
    <w:rsid w:val="00813C83"/>
    <w:rsid w:val="008141AA"/>
    <w:rsid w:val="0081540F"/>
    <w:rsid w:val="00815616"/>
    <w:rsid w:val="00815683"/>
    <w:rsid w:val="00815E38"/>
    <w:rsid w:val="0082050B"/>
    <w:rsid w:val="0082140E"/>
    <w:rsid w:val="008216D3"/>
    <w:rsid w:val="00822136"/>
    <w:rsid w:val="00822481"/>
    <w:rsid w:val="00822536"/>
    <w:rsid w:val="00822652"/>
    <w:rsid w:val="0082354D"/>
    <w:rsid w:val="008235E9"/>
    <w:rsid w:val="008236CA"/>
    <w:rsid w:val="008245EE"/>
    <w:rsid w:val="00824DE6"/>
    <w:rsid w:val="00825A50"/>
    <w:rsid w:val="00825EBD"/>
    <w:rsid w:val="008263ED"/>
    <w:rsid w:val="008271A0"/>
    <w:rsid w:val="0082784A"/>
    <w:rsid w:val="00830DB8"/>
    <w:rsid w:val="00830E69"/>
    <w:rsid w:val="00830FB2"/>
    <w:rsid w:val="00831266"/>
    <w:rsid w:val="008314B7"/>
    <w:rsid w:val="00831AC7"/>
    <w:rsid w:val="008320E9"/>
    <w:rsid w:val="00832329"/>
    <w:rsid w:val="0083340B"/>
    <w:rsid w:val="008339A1"/>
    <w:rsid w:val="00833A35"/>
    <w:rsid w:val="00833E4E"/>
    <w:rsid w:val="00834144"/>
    <w:rsid w:val="00834842"/>
    <w:rsid w:val="00835A88"/>
    <w:rsid w:val="00835AD2"/>
    <w:rsid w:val="00835ADE"/>
    <w:rsid w:val="00835B41"/>
    <w:rsid w:val="008364F4"/>
    <w:rsid w:val="00836AC9"/>
    <w:rsid w:val="008371B2"/>
    <w:rsid w:val="00837826"/>
    <w:rsid w:val="00837EBB"/>
    <w:rsid w:val="00840397"/>
    <w:rsid w:val="008407A2"/>
    <w:rsid w:val="00842459"/>
    <w:rsid w:val="0084257C"/>
    <w:rsid w:val="00842CF3"/>
    <w:rsid w:val="00842F99"/>
    <w:rsid w:val="0084629C"/>
    <w:rsid w:val="00846405"/>
    <w:rsid w:val="008464B4"/>
    <w:rsid w:val="008467DB"/>
    <w:rsid w:val="008476D0"/>
    <w:rsid w:val="00847BA1"/>
    <w:rsid w:val="00850218"/>
    <w:rsid w:val="0085186A"/>
    <w:rsid w:val="00851B98"/>
    <w:rsid w:val="008520A5"/>
    <w:rsid w:val="00852CA3"/>
    <w:rsid w:val="00852CFB"/>
    <w:rsid w:val="00853F14"/>
    <w:rsid w:val="0085547C"/>
    <w:rsid w:val="00855D76"/>
    <w:rsid w:val="00855D8A"/>
    <w:rsid w:val="00856561"/>
    <w:rsid w:val="00856F4E"/>
    <w:rsid w:val="008617D9"/>
    <w:rsid w:val="00861A2E"/>
    <w:rsid w:val="008629F1"/>
    <w:rsid w:val="00862A4D"/>
    <w:rsid w:val="00862AED"/>
    <w:rsid w:val="00863F07"/>
    <w:rsid w:val="008640EC"/>
    <w:rsid w:val="00864186"/>
    <w:rsid w:val="0086470F"/>
    <w:rsid w:val="00864B81"/>
    <w:rsid w:val="00864CFB"/>
    <w:rsid w:val="0086568B"/>
    <w:rsid w:val="00866E9F"/>
    <w:rsid w:val="00866F90"/>
    <w:rsid w:val="00867D45"/>
    <w:rsid w:val="00867D52"/>
    <w:rsid w:val="008704B6"/>
    <w:rsid w:val="00870E1D"/>
    <w:rsid w:val="00871287"/>
    <w:rsid w:val="00871638"/>
    <w:rsid w:val="008726C9"/>
    <w:rsid w:val="00872B68"/>
    <w:rsid w:val="00873520"/>
    <w:rsid w:val="00873DB4"/>
    <w:rsid w:val="00875047"/>
    <w:rsid w:val="00875E54"/>
    <w:rsid w:val="00875F80"/>
    <w:rsid w:val="00876088"/>
    <w:rsid w:val="0087706B"/>
    <w:rsid w:val="0087718F"/>
    <w:rsid w:val="00877512"/>
    <w:rsid w:val="0087761C"/>
    <w:rsid w:val="0087792B"/>
    <w:rsid w:val="0088067B"/>
    <w:rsid w:val="008813F7"/>
    <w:rsid w:val="008827E0"/>
    <w:rsid w:val="00882FEF"/>
    <w:rsid w:val="0088314A"/>
    <w:rsid w:val="00883EEF"/>
    <w:rsid w:val="00884A0E"/>
    <w:rsid w:val="00885AB5"/>
    <w:rsid w:val="00886132"/>
    <w:rsid w:val="008861BC"/>
    <w:rsid w:val="00886459"/>
    <w:rsid w:val="008876DB"/>
    <w:rsid w:val="00887915"/>
    <w:rsid w:val="00891AA6"/>
    <w:rsid w:val="00892793"/>
    <w:rsid w:val="00892AAB"/>
    <w:rsid w:val="00892AEC"/>
    <w:rsid w:val="008930B2"/>
    <w:rsid w:val="0089401F"/>
    <w:rsid w:val="008943F2"/>
    <w:rsid w:val="00896218"/>
    <w:rsid w:val="008968BA"/>
    <w:rsid w:val="00896999"/>
    <w:rsid w:val="008971ED"/>
    <w:rsid w:val="008A0909"/>
    <w:rsid w:val="008A0BD5"/>
    <w:rsid w:val="008A0E59"/>
    <w:rsid w:val="008A1126"/>
    <w:rsid w:val="008A153A"/>
    <w:rsid w:val="008A15C1"/>
    <w:rsid w:val="008A1A27"/>
    <w:rsid w:val="008A1BCF"/>
    <w:rsid w:val="008A2302"/>
    <w:rsid w:val="008A26D8"/>
    <w:rsid w:val="008A2A4C"/>
    <w:rsid w:val="008A3428"/>
    <w:rsid w:val="008A34C4"/>
    <w:rsid w:val="008A34FD"/>
    <w:rsid w:val="008A3CCF"/>
    <w:rsid w:val="008A5C05"/>
    <w:rsid w:val="008A5FF7"/>
    <w:rsid w:val="008A6161"/>
    <w:rsid w:val="008A6438"/>
    <w:rsid w:val="008A650D"/>
    <w:rsid w:val="008A6F25"/>
    <w:rsid w:val="008A761F"/>
    <w:rsid w:val="008A7693"/>
    <w:rsid w:val="008A76EF"/>
    <w:rsid w:val="008A7AFC"/>
    <w:rsid w:val="008B176E"/>
    <w:rsid w:val="008B1AEA"/>
    <w:rsid w:val="008B20BA"/>
    <w:rsid w:val="008B25E4"/>
    <w:rsid w:val="008B26FD"/>
    <w:rsid w:val="008B35B4"/>
    <w:rsid w:val="008B3706"/>
    <w:rsid w:val="008B39D7"/>
    <w:rsid w:val="008B3C68"/>
    <w:rsid w:val="008B4CE1"/>
    <w:rsid w:val="008B4E47"/>
    <w:rsid w:val="008B4F24"/>
    <w:rsid w:val="008B5BEB"/>
    <w:rsid w:val="008B6184"/>
    <w:rsid w:val="008B6223"/>
    <w:rsid w:val="008B667F"/>
    <w:rsid w:val="008B66AF"/>
    <w:rsid w:val="008B72A6"/>
    <w:rsid w:val="008B7516"/>
    <w:rsid w:val="008B77EE"/>
    <w:rsid w:val="008B7A12"/>
    <w:rsid w:val="008C007F"/>
    <w:rsid w:val="008C024D"/>
    <w:rsid w:val="008C0AF9"/>
    <w:rsid w:val="008C1821"/>
    <w:rsid w:val="008C1E9C"/>
    <w:rsid w:val="008C2978"/>
    <w:rsid w:val="008C303F"/>
    <w:rsid w:val="008C32FB"/>
    <w:rsid w:val="008C3780"/>
    <w:rsid w:val="008C381C"/>
    <w:rsid w:val="008C45CB"/>
    <w:rsid w:val="008C4672"/>
    <w:rsid w:val="008C4B47"/>
    <w:rsid w:val="008C710F"/>
    <w:rsid w:val="008C7B5B"/>
    <w:rsid w:val="008C7BFD"/>
    <w:rsid w:val="008C7C86"/>
    <w:rsid w:val="008C7F83"/>
    <w:rsid w:val="008D0027"/>
    <w:rsid w:val="008D0273"/>
    <w:rsid w:val="008D032C"/>
    <w:rsid w:val="008D07B3"/>
    <w:rsid w:val="008D09FB"/>
    <w:rsid w:val="008D11F0"/>
    <w:rsid w:val="008D1223"/>
    <w:rsid w:val="008D124C"/>
    <w:rsid w:val="008D12AB"/>
    <w:rsid w:val="008D1E2F"/>
    <w:rsid w:val="008D28C2"/>
    <w:rsid w:val="008D2A1C"/>
    <w:rsid w:val="008D2C98"/>
    <w:rsid w:val="008D2D24"/>
    <w:rsid w:val="008D3608"/>
    <w:rsid w:val="008D37A0"/>
    <w:rsid w:val="008D4295"/>
    <w:rsid w:val="008D447B"/>
    <w:rsid w:val="008D4964"/>
    <w:rsid w:val="008D5993"/>
    <w:rsid w:val="008D5AE7"/>
    <w:rsid w:val="008D6DC4"/>
    <w:rsid w:val="008D6EA8"/>
    <w:rsid w:val="008D767D"/>
    <w:rsid w:val="008E0F00"/>
    <w:rsid w:val="008E1578"/>
    <w:rsid w:val="008E1E05"/>
    <w:rsid w:val="008E24C3"/>
    <w:rsid w:val="008E3425"/>
    <w:rsid w:val="008E5531"/>
    <w:rsid w:val="008E7273"/>
    <w:rsid w:val="008E72F7"/>
    <w:rsid w:val="008E7751"/>
    <w:rsid w:val="008E78D4"/>
    <w:rsid w:val="008E790A"/>
    <w:rsid w:val="008F0716"/>
    <w:rsid w:val="008F1080"/>
    <w:rsid w:val="008F1923"/>
    <w:rsid w:val="008F1DD0"/>
    <w:rsid w:val="008F1F65"/>
    <w:rsid w:val="008F278A"/>
    <w:rsid w:val="008F2ADF"/>
    <w:rsid w:val="008F2B38"/>
    <w:rsid w:val="008F2F39"/>
    <w:rsid w:val="008F319E"/>
    <w:rsid w:val="008F3606"/>
    <w:rsid w:val="008F51FE"/>
    <w:rsid w:val="008F5CDE"/>
    <w:rsid w:val="008F6A10"/>
    <w:rsid w:val="008F6C45"/>
    <w:rsid w:val="008F705B"/>
    <w:rsid w:val="008F7779"/>
    <w:rsid w:val="008F7A65"/>
    <w:rsid w:val="0090078B"/>
    <w:rsid w:val="009007E7"/>
    <w:rsid w:val="00901353"/>
    <w:rsid w:val="00901BE9"/>
    <w:rsid w:val="00901D58"/>
    <w:rsid w:val="0090236C"/>
    <w:rsid w:val="009024BC"/>
    <w:rsid w:val="0090262F"/>
    <w:rsid w:val="009033D4"/>
    <w:rsid w:val="00904A46"/>
    <w:rsid w:val="00904DC2"/>
    <w:rsid w:val="00904F83"/>
    <w:rsid w:val="009060C1"/>
    <w:rsid w:val="00906444"/>
    <w:rsid w:val="0090652C"/>
    <w:rsid w:val="0090677B"/>
    <w:rsid w:val="009067B1"/>
    <w:rsid w:val="00906FAB"/>
    <w:rsid w:val="009070D8"/>
    <w:rsid w:val="00907199"/>
    <w:rsid w:val="00907AC2"/>
    <w:rsid w:val="00907D66"/>
    <w:rsid w:val="00907FAC"/>
    <w:rsid w:val="00910302"/>
    <w:rsid w:val="00910903"/>
    <w:rsid w:val="0091091C"/>
    <w:rsid w:val="00910ADC"/>
    <w:rsid w:val="00911162"/>
    <w:rsid w:val="0091122C"/>
    <w:rsid w:val="00911CDD"/>
    <w:rsid w:val="00911D34"/>
    <w:rsid w:val="00912294"/>
    <w:rsid w:val="0091256E"/>
    <w:rsid w:val="00913033"/>
    <w:rsid w:val="009130B8"/>
    <w:rsid w:val="00913761"/>
    <w:rsid w:val="009155ED"/>
    <w:rsid w:val="00916317"/>
    <w:rsid w:val="00917543"/>
    <w:rsid w:val="00917647"/>
    <w:rsid w:val="009178FB"/>
    <w:rsid w:val="00920044"/>
    <w:rsid w:val="009204AD"/>
    <w:rsid w:val="00920A93"/>
    <w:rsid w:val="0092144A"/>
    <w:rsid w:val="00922952"/>
    <w:rsid w:val="00922A87"/>
    <w:rsid w:val="00922D9E"/>
    <w:rsid w:val="00923706"/>
    <w:rsid w:val="00925FF4"/>
    <w:rsid w:val="00926EA0"/>
    <w:rsid w:val="009273D3"/>
    <w:rsid w:val="00927911"/>
    <w:rsid w:val="00927B51"/>
    <w:rsid w:val="00930459"/>
    <w:rsid w:val="00931492"/>
    <w:rsid w:val="00931553"/>
    <w:rsid w:val="00931ADE"/>
    <w:rsid w:val="00932203"/>
    <w:rsid w:val="00932466"/>
    <w:rsid w:val="009339A6"/>
    <w:rsid w:val="0093466A"/>
    <w:rsid w:val="00934C35"/>
    <w:rsid w:val="00935131"/>
    <w:rsid w:val="00935AF6"/>
    <w:rsid w:val="00935FD0"/>
    <w:rsid w:val="009363CC"/>
    <w:rsid w:val="009366AE"/>
    <w:rsid w:val="00936809"/>
    <w:rsid w:val="00937C11"/>
    <w:rsid w:val="00937C29"/>
    <w:rsid w:val="00937FFA"/>
    <w:rsid w:val="00940133"/>
    <w:rsid w:val="00941EA6"/>
    <w:rsid w:val="00942C87"/>
    <w:rsid w:val="009433AA"/>
    <w:rsid w:val="00943B55"/>
    <w:rsid w:val="009465E4"/>
    <w:rsid w:val="00946E38"/>
    <w:rsid w:val="00951CCB"/>
    <w:rsid w:val="009534B3"/>
    <w:rsid w:val="0095387E"/>
    <w:rsid w:val="009547F8"/>
    <w:rsid w:val="00955B1A"/>
    <w:rsid w:val="009563A3"/>
    <w:rsid w:val="00956443"/>
    <w:rsid w:val="00956B23"/>
    <w:rsid w:val="009570C6"/>
    <w:rsid w:val="00957CC5"/>
    <w:rsid w:val="00957E65"/>
    <w:rsid w:val="009611BC"/>
    <w:rsid w:val="00961AEF"/>
    <w:rsid w:val="00961BCE"/>
    <w:rsid w:val="00962333"/>
    <w:rsid w:val="00963293"/>
    <w:rsid w:val="00963B1D"/>
    <w:rsid w:val="00963CB7"/>
    <w:rsid w:val="00964D37"/>
    <w:rsid w:val="0096575E"/>
    <w:rsid w:val="00966D07"/>
    <w:rsid w:val="009678E9"/>
    <w:rsid w:val="00967E0A"/>
    <w:rsid w:val="00967EB1"/>
    <w:rsid w:val="00970640"/>
    <w:rsid w:val="00970EBC"/>
    <w:rsid w:val="009726F7"/>
    <w:rsid w:val="00972AE9"/>
    <w:rsid w:val="00972FC4"/>
    <w:rsid w:val="00973316"/>
    <w:rsid w:val="00973652"/>
    <w:rsid w:val="009737AF"/>
    <w:rsid w:val="00974612"/>
    <w:rsid w:val="00974651"/>
    <w:rsid w:val="00974CA7"/>
    <w:rsid w:val="009751DE"/>
    <w:rsid w:val="009752C6"/>
    <w:rsid w:val="00975370"/>
    <w:rsid w:val="009755C2"/>
    <w:rsid w:val="009762B0"/>
    <w:rsid w:val="00976656"/>
    <w:rsid w:val="00976A69"/>
    <w:rsid w:val="00976C23"/>
    <w:rsid w:val="00976D2D"/>
    <w:rsid w:val="00977400"/>
    <w:rsid w:val="0098029B"/>
    <w:rsid w:val="0098035A"/>
    <w:rsid w:val="00980E19"/>
    <w:rsid w:val="0098108A"/>
    <w:rsid w:val="0098394E"/>
    <w:rsid w:val="00984614"/>
    <w:rsid w:val="00984748"/>
    <w:rsid w:val="009856A8"/>
    <w:rsid w:val="009858E7"/>
    <w:rsid w:val="00985B4A"/>
    <w:rsid w:val="009860B7"/>
    <w:rsid w:val="0098658B"/>
    <w:rsid w:val="00987C59"/>
    <w:rsid w:val="00990195"/>
    <w:rsid w:val="009908E3"/>
    <w:rsid w:val="00990B25"/>
    <w:rsid w:val="00991404"/>
    <w:rsid w:val="00991DB4"/>
    <w:rsid w:val="00991EAF"/>
    <w:rsid w:val="009920EA"/>
    <w:rsid w:val="00992795"/>
    <w:rsid w:val="0099299C"/>
    <w:rsid w:val="00992B6B"/>
    <w:rsid w:val="00992E48"/>
    <w:rsid w:val="009937D2"/>
    <w:rsid w:val="00993858"/>
    <w:rsid w:val="00993A1E"/>
    <w:rsid w:val="00993AFF"/>
    <w:rsid w:val="009946E9"/>
    <w:rsid w:val="00994816"/>
    <w:rsid w:val="009949C9"/>
    <w:rsid w:val="00996648"/>
    <w:rsid w:val="009976A6"/>
    <w:rsid w:val="00997A6D"/>
    <w:rsid w:val="00997EAD"/>
    <w:rsid w:val="009A00E7"/>
    <w:rsid w:val="009A12CA"/>
    <w:rsid w:val="009A17E4"/>
    <w:rsid w:val="009A1841"/>
    <w:rsid w:val="009A2091"/>
    <w:rsid w:val="009A24BC"/>
    <w:rsid w:val="009A2725"/>
    <w:rsid w:val="009A2AF8"/>
    <w:rsid w:val="009A2E9C"/>
    <w:rsid w:val="009A4788"/>
    <w:rsid w:val="009A47FB"/>
    <w:rsid w:val="009A4A75"/>
    <w:rsid w:val="009A5588"/>
    <w:rsid w:val="009A5A88"/>
    <w:rsid w:val="009A5D65"/>
    <w:rsid w:val="009A5F39"/>
    <w:rsid w:val="009A6976"/>
    <w:rsid w:val="009A710E"/>
    <w:rsid w:val="009A7F16"/>
    <w:rsid w:val="009B0687"/>
    <w:rsid w:val="009B09C8"/>
    <w:rsid w:val="009B1EF1"/>
    <w:rsid w:val="009B4C4D"/>
    <w:rsid w:val="009B518D"/>
    <w:rsid w:val="009B5488"/>
    <w:rsid w:val="009B5825"/>
    <w:rsid w:val="009B5CD3"/>
    <w:rsid w:val="009B6ACC"/>
    <w:rsid w:val="009B6B67"/>
    <w:rsid w:val="009B7005"/>
    <w:rsid w:val="009B7374"/>
    <w:rsid w:val="009B7F7A"/>
    <w:rsid w:val="009C0CD8"/>
    <w:rsid w:val="009C104D"/>
    <w:rsid w:val="009C13C1"/>
    <w:rsid w:val="009C2257"/>
    <w:rsid w:val="009C4629"/>
    <w:rsid w:val="009C4D30"/>
    <w:rsid w:val="009C522A"/>
    <w:rsid w:val="009C55C4"/>
    <w:rsid w:val="009C5610"/>
    <w:rsid w:val="009C5CCF"/>
    <w:rsid w:val="009C60A0"/>
    <w:rsid w:val="009C6BED"/>
    <w:rsid w:val="009D114B"/>
    <w:rsid w:val="009D14CD"/>
    <w:rsid w:val="009D2433"/>
    <w:rsid w:val="009D2A45"/>
    <w:rsid w:val="009D2D30"/>
    <w:rsid w:val="009D3D52"/>
    <w:rsid w:val="009D4122"/>
    <w:rsid w:val="009D4369"/>
    <w:rsid w:val="009D448A"/>
    <w:rsid w:val="009D49F1"/>
    <w:rsid w:val="009D4D64"/>
    <w:rsid w:val="009D5170"/>
    <w:rsid w:val="009D56C8"/>
    <w:rsid w:val="009D60C3"/>
    <w:rsid w:val="009D60D7"/>
    <w:rsid w:val="009D6189"/>
    <w:rsid w:val="009D64FB"/>
    <w:rsid w:val="009E00BC"/>
    <w:rsid w:val="009E0751"/>
    <w:rsid w:val="009E1404"/>
    <w:rsid w:val="009E19DD"/>
    <w:rsid w:val="009E1B93"/>
    <w:rsid w:val="009E2220"/>
    <w:rsid w:val="009E4377"/>
    <w:rsid w:val="009E540F"/>
    <w:rsid w:val="009E5BA7"/>
    <w:rsid w:val="009E6281"/>
    <w:rsid w:val="009E6DDD"/>
    <w:rsid w:val="009E74EE"/>
    <w:rsid w:val="009E7877"/>
    <w:rsid w:val="009F1059"/>
    <w:rsid w:val="009F1778"/>
    <w:rsid w:val="009F1ACD"/>
    <w:rsid w:val="009F1CA1"/>
    <w:rsid w:val="009F2669"/>
    <w:rsid w:val="009F2FBE"/>
    <w:rsid w:val="009F33C2"/>
    <w:rsid w:val="009F3BB2"/>
    <w:rsid w:val="009F4E08"/>
    <w:rsid w:val="009F5498"/>
    <w:rsid w:val="009F555B"/>
    <w:rsid w:val="009F592D"/>
    <w:rsid w:val="009F59E8"/>
    <w:rsid w:val="009F6335"/>
    <w:rsid w:val="009F64E7"/>
    <w:rsid w:val="009F6A0E"/>
    <w:rsid w:val="009F73B6"/>
    <w:rsid w:val="009F768E"/>
    <w:rsid w:val="00A007C3"/>
    <w:rsid w:val="00A00D2F"/>
    <w:rsid w:val="00A0287F"/>
    <w:rsid w:val="00A02D67"/>
    <w:rsid w:val="00A03008"/>
    <w:rsid w:val="00A03731"/>
    <w:rsid w:val="00A03EC1"/>
    <w:rsid w:val="00A04F45"/>
    <w:rsid w:val="00A0522D"/>
    <w:rsid w:val="00A055DF"/>
    <w:rsid w:val="00A05A62"/>
    <w:rsid w:val="00A05DFD"/>
    <w:rsid w:val="00A06145"/>
    <w:rsid w:val="00A06A7A"/>
    <w:rsid w:val="00A06C9D"/>
    <w:rsid w:val="00A072D3"/>
    <w:rsid w:val="00A0759A"/>
    <w:rsid w:val="00A102B9"/>
    <w:rsid w:val="00A1092B"/>
    <w:rsid w:val="00A10BA9"/>
    <w:rsid w:val="00A130CD"/>
    <w:rsid w:val="00A1311A"/>
    <w:rsid w:val="00A13B0D"/>
    <w:rsid w:val="00A13FBD"/>
    <w:rsid w:val="00A141DC"/>
    <w:rsid w:val="00A14A97"/>
    <w:rsid w:val="00A1584F"/>
    <w:rsid w:val="00A16E0A"/>
    <w:rsid w:val="00A17B9B"/>
    <w:rsid w:val="00A17FCA"/>
    <w:rsid w:val="00A20449"/>
    <w:rsid w:val="00A211D8"/>
    <w:rsid w:val="00A21E78"/>
    <w:rsid w:val="00A2299D"/>
    <w:rsid w:val="00A23033"/>
    <w:rsid w:val="00A2327F"/>
    <w:rsid w:val="00A236F6"/>
    <w:rsid w:val="00A2371D"/>
    <w:rsid w:val="00A23769"/>
    <w:rsid w:val="00A23BA9"/>
    <w:rsid w:val="00A24226"/>
    <w:rsid w:val="00A2460C"/>
    <w:rsid w:val="00A24C0C"/>
    <w:rsid w:val="00A254DD"/>
    <w:rsid w:val="00A263AF"/>
    <w:rsid w:val="00A26F69"/>
    <w:rsid w:val="00A27068"/>
    <w:rsid w:val="00A27CF9"/>
    <w:rsid w:val="00A3073E"/>
    <w:rsid w:val="00A309E9"/>
    <w:rsid w:val="00A31685"/>
    <w:rsid w:val="00A31A84"/>
    <w:rsid w:val="00A32E74"/>
    <w:rsid w:val="00A33021"/>
    <w:rsid w:val="00A3321B"/>
    <w:rsid w:val="00A33469"/>
    <w:rsid w:val="00A33BF9"/>
    <w:rsid w:val="00A33E2A"/>
    <w:rsid w:val="00A344C6"/>
    <w:rsid w:val="00A34533"/>
    <w:rsid w:val="00A34C64"/>
    <w:rsid w:val="00A35089"/>
    <w:rsid w:val="00A3525A"/>
    <w:rsid w:val="00A3556A"/>
    <w:rsid w:val="00A36245"/>
    <w:rsid w:val="00A364B1"/>
    <w:rsid w:val="00A366A0"/>
    <w:rsid w:val="00A36868"/>
    <w:rsid w:val="00A4066E"/>
    <w:rsid w:val="00A40CC1"/>
    <w:rsid w:val="00A40D44"/>
    <w:rsid w:val="00A41B68"/>
    <w:rsid w:val="00A41BCC"/>
    <w:rsid w:val="00A42050"/>
    <w:rsid w:val="00A436A5"/>
    <w:rsid w:val="00A442C2"/>
    <w:rsid w:val="00A44EFE"/>
    <w:rsid w:val="00A4530F"/>
    <w:rsid w:val="00A453E3"/>
    <w:rsid w:val="00A454B4"/>
    <w:rsid w:val="00A468F1"/>
    <w:rsid w:val="00A46A06"/>
    <w:rsid w:val="00A46BDD"/>
    <w:rsid w:val="00A47CB8"/>
    <w:rsid w:val="00A5048B"/>
    <w:rsid w:val="00A508F3"/>
    <w:rsid w:val="00A51298"/>
    <w:rsid w:val="00A5310C"/>
    <w:rsid w:val="00A534EB"/>
    <w:rsid w:val="00A535A0"/>
    <w:rsid w:val="00A539EF"/>
    <w:rsid w:val="00A53B49"/>
    <w:rsid w:val="00A53BE1"/>
    <w:rsid w:val="00A53C2A"/>
    <w:rsid w:val="00A548A4"/>
    <w:rsid w:val="00A552D6"/>
    <w:rsid w:val="00A555C0"/>
    <w:rsid w:val="00A56F81"/>
    <w:rsid w:val="00A578BE"/>
    <w:rsid w:val="00A57C62"/>
    <w:rsid w:val="00A57D6F"/>
    <w:rsid w:val="00A60F0F"/>
    <w:rsid w:val="00A618BD"/>
    <w:rsid w:val="00A61E99"/>
    <w:rsid w:val="00A621A2"/>
    <w:rsid w:val="00A621F6"/>
    <w:rsid w:val="00A6296E"/>
    <w:rsid w:val="00A62F1B"/>
    <w:rsid w:val="00A64757"/>
    <w:rsid w:val="00A64DB5"/>
    <w:rsid w:val="00A65422"/>
    <w:rsid w:val="00A666E5"/>
    <w:rsid w:val="00A674DE"/>
    <w:rsid w:val="00A678A6"/>
    <w:rsid w:val="00A67C58"/>
    <w:rsid w:val="00A709E1"/>
    <w:rsid w:val="00A70B48"/>
    <w:rsid w:val="00A718F2"/>
    <w:rsid w:val="00A72AD1"/>
    <w:rsid w:val="00A75713"/>
    <w:rsid w:val="00A75DEB"/>
    <w:rsid w:val="00A76731"/>
    <w:rsid w:val="00A768B8"/>
    <w:rsid w:val="00A77467"/>
    <w:rsid w:val="00A77633"/>
    <w:rsid w:val="00A77A4C"/>
    <w:rsid w:val="00A77C3B"/>
    <w:rsid w:val="00A77FC1"/>
    <w:rsid w:val="00A80CA0"/>
    <w:rsid w:val="00A81B34"/>
    <w:rsid w:val="00A82167"/>
    <w:rsid w:val="00A82A4F"/>
    <w:rsid w:val="00A83EC5"/>
    <w:rsid w:val="00A84800"/>
    <w:rsid w:val="00A84EC1"/>
    <w:rsid w:val="00A8593D"/>
    <w:rsid w:val="00A86372"/>
    <w:rsid w:val="00A86BC6"/>
    <w:rsid w:val="00A86DE9"/>
    <w:rsid w:val="00A871CA"/>
    <w:rsid w:val="00A87601"/>
    <w:rsid w:val="00A90052"/>
    <w:rsid w:val="00A90459"/>
    <w:rsid w:val="00A9046B"/>
    <w:rsid w:val="00A90B50"/>
    <w:rsid w:val="00A90D9E"/>
    <w:rsid w:val="00A90DCE"/>
    <w:rsid w:val="00A90ED2"/>
    <w:rsid w:val="00A91097"/>
    <w:rsid w:val="00A9112F"/>
    <w:rsid w:val="00A9173B"/>
    <w:rsid w:val="00A91B99"/>
    <w:rsid w:val="00A925AE"/>
    <w:rsid w:val="00A9267A"/>
    <w:rsid w:val="00A928BD"/>
    <w:rsid w:val="00A93B75"/>
    <w:rsid w:val="00A942BB"/>
    <w:rsid w:val="00A94828"/>
    <w:rsid w:val="00A9488C"/>
    <w:rsid w:val="00A94A2B"/>
    <w:rsid w:val="00A94DA7"/>
    <w:rsid w:val="00A95631"/>
    <w:rsid w:val="00A9593F"/>
    <w:rsid w:val="00A96263"/>
    <w:rsid w:val="00A96D43"/>
    <w:rsid w:val="00A96E94"/>
    <w:rsid w:val="00A96EB5"/>
    <w:rsid w:val="00A96FD5"/>
    <w:rsid w:val="00A97E42"/>
    <w:rsid w:val="00AA0D9E"/>
    <w:rsid w:val="00AA0F09"/>
    <w:rsid w:val="00AA11FB"/>
    <w:rsid w:val="00AA2110"/>
    <w:rsid w:val="00AA3607"/>
    <w:rsid w:val="00AA3C99"/>
    <w:rsid w:val="00AA4099"/>
    <w:rsid w:val="00AA4B82"/>
    <w:rsid w:val="00AA5B17"/>
    <w:rsid w:val="00AA60C1"/>
    <w:rsid w:val="00AA620A"/>
    <w:rsid w:val="00AA6A86"/>
    <w:rsid w:val="00AA6F0C"/>
    <w:rsid w:val="00AA7933"/>
    <w:rsid w:val="00AB03D0"/>
    <w:rsid w:val="00AB0B69"/>
    <w:rsid w:val="00AB0E0D"/>
    <w:rsid w:val="00AB14C0"/>
    <w:rsid w:val="00AB175A"/>
    <w:rsid w:val="00AB20AD"/>
    <w:rsid w:val="00AB27F6"/>
    <w:rsid w:val="00AB2E94"/>
    <w:rsid w:val="00AB327E"/>
    <w:rsid w:val="00AB4328"/>
    <w:rsid w:val="00AB4961"/>
    <w:rsid w:val="00AB5332"/>
    <w:rsid w:val="00AB56F1"/>
    <w:rsid w:val="00AB5B25"/>
    <w:rsid w:val="00AB60B3"/>
    <w:rsid w:val="00AB6995"/>
    <w:rsid w:val="00AB6E1C"/>
    <w:rsid w:val="00AB6E31"/>
    <w:rsid w:val="00AC061D"/>
    <w:rsid w:val="00AC0751"/>
    <w:rsid w:val="00AC0B3F"/>
    <w:rsid w:val="00AC1521"/>
    <w:rsid w:val="00AC1CD5"/>
    <w:rsid w:val="00AC1F4E"/>
    <w:rsid w:val="00AC2FDC"/>
    <w:rsid w:val="00AC32A4"/>
    <w:rsid w:val="00AC382E"/>
    <w:rsid w:val="00AC4F32"/>
    <w:rsid w:val="00AC5602"/>
    <w:rsid w:val="00AC5BB0"/>
    <w:rsid w:val="00AC6899"/>
    <w:rsid w:val="00AC6CD9"/>
    <w:rsid w:val="00AC71C2"/>
    <w:rsid w:val="00AC7CA6"/>
    <w:rsid w:val="00AC7DF8"/>
    <w:rsid w:val="00AD08F1"/>
    <w:rsid w:val="00AD19A7"/>
    <w:rsid w:val="00AD3035"/>
    <w:rsid w:val="00AD3329"/>
    <w:rsid w:val="00AD408E"/>
    <w:rsid w:val="00AD4DB1"/>
    <w:rsid w:val="00AD5090"/>
    <w:rsid w:val="00AD51D4"/>
    <w:rsid w:val="00AD587D"/>
    <w:rsid w:val="00AD61BA"/>
    <w:rsid w:val="00AD6430"/>
    <w:rsid w:val="00AD68C4"/>
    <w:rsid w:val="00AD69B5"/>
    <w:rsid w:val="00AD6BEB"/>
    <w:rsid w:val="00AD6C8C"/>
    <w:rsid w:val="00AD7822"/>
    <w:rsid w:val="00AE04F9"/>
    <w:rsid w:val="00AE0D73"/>
    <w:rsid w:val="00AE0FBF"/>
    <w:rsid w:val="00AE1E6B"/>
    <w:rsid w:val="00AE1E72"/>
    <w:rsid w:val="00AE2318"/>
    <w:rsid w:val="00AE252B"/>
    <w:rsid w:val="00AE2FE4"/>
    <w:rsid w:val="00AE3313"/>
    <w:rsid w:val="00AE36F0"/>
    <w:rsid w:val="00AE55C1"/>
    <w:rsid w:val="00AE57A5"/>
    <w:rsid w:val="00AE5EAD"/>
    <w:rsid w:val="00AE67A4"/>
    <w:rsid w:val="00AE7129"/>
    <w:rsid w:val="00AE7A74"/>
    <w:rsid w:val="00AE7B15"/>
    <w:rsid w:val="00AE7EF7"/>
    <w:rsid w:val="00AF005C"/>
    <w:rsid w:val="00AF1068"/>
    <w:rsid w:val="00AF1815"/>
    <w:rsid w:val="00AF21FE"/>
    <w:rsid w:val="00AF280A"/>
    <w:rsid w:val="00AF29B5"/>
    <w:rsid w:val="00AF3816"/>
    <w:rsid w:val="00AF43A4"/>
    <w:rsid w:val="00AF469C"/>
    <w:rsid w:val="00AF46C8"/>
    <w:rsid w:val="00AF4E8B"/>
    <w:rsid w:val="00AF53DB"/>
    <w:rsid w:val="00AF5CD3"/>
    <w:rsid w:val="00AF5F01"/>
    <w:rsid w:val="00AF5F79"/>
    <w:rsid w:val="00AF6FCA"/>
    <w:rsid w:val="00B00468"/>
    <w:rsid w:val="00B00820"/>
    <w:rsid w:val="00B00A25"/>
    <w:rsid w:val="00B00CD7"/>
    <w:rsid w:val="00B00D36"/>
    <w:rsid w:val="00B00F4D"/>
    <w:rsid w:val="00B0110C"/>
    <w:rsid w:val="00B0265E"/>
    <w:rsid w:val="00B03B39"/>
    <w:rsid w:val="00B04409"/>
    <w:rsid w:val="00B04522"/>
    <w:rsid w:val="00B05EC9"/>
    <w:rsid w:val="00B05FE7"/>
    <w:rsid w:val="00B06C8F"/>
    <w:rsid w:val="00B078C3"/>
    <w:rsid w:val="00B079BC"/>
    <w:rsid w:val="00B10278"/>
    <w:rsid w:val="00B10749"/>
    <w:rsid w:val="00B109F0"/>
    <w:rsid w:val="00B10C28"/>
    <w:rsid w:val="00B116F7"/>
    <w:rsid w:val="00B1186A"/>
    <w:rsid w:val="00B1203F"/>
    <w:rsid w:val="00B125F6"/>
    <w:rsid w:val="00B12B5B"/>
    <w:rsid w:val="00B12F36"/>
    <w:rsid w:val="00B13DB5"/>
    <w:rsid w:val="00B13E5B"/>
    <w:rsid w:val="00B14521"/>
    <w:rsid w:val="00B14E03"/>
    <w:rsid w:val="00B15091"/>
    <w:rsid w:val="00B16441"/>
    <w:rsid w:val="00B178CB"/>
    <w:rsid w:val="00B21012"/>
    <w:rsid w:val="00B22645"/>
    <w:rsid w:val="00B22FB2"/>
    <w:rsid w:val="00B23139"/>
    <w:rsid w:val="00B23BD1"/>
    <w:rsid w:val="00B24755"/>
    <w:rsid w:val="00B24AC6"/>
    <w:rsid w:val="00B25849"/>
    <w:rsid w:val="00B27A52"/>
    <w:rsid w:val="00B30423"/>
    <w:rsid w:val="00B30CCA"/>
    <w:rsid w:val="00B31856"/>
    <w:rsid w:val="00B3325E"/>
    <w:rsid w:val="00B33AC4"/>
    <w:rsid w:val="00B3534C"/>
    <w:rsid w:val="00B35544"/>
    <w:rsid w:val="00B36137"/>
    <w:rsid w:val="00B362F6"/>
    <w:rsid w:val="00B36389"/>
    <w:rsid w:val="00B36675"/>
    <w:rsid w:val="00B3741C"/>
    <w:rsid w:val="00B37C16"/>
    <w:rsid w:val="00B37C2E"/>
    <w:rsid w:val="00B37C40"/>
    <w:rsid w:val="00B40515"/>
    <w:rsid w:val="00B41E56"/>
    <w:rsid w:val="00B41F9D"/>
    <w:rsid w:val="00B42478"/>
    <w:rsid w:val="00B42ED9"/>
    <w:rsid w:val="00B433E7"/>
    <w:rsid w:val="00B435A5"/>
    <w:rsid w:val="00B43D98"/>
    <w:rsid w:val="00B45053"/>
    <w:rsid w:val="00B46804"/>
    <w:rsid w:val="00B46A8D"/>
    <w:rsid w:val="00B46D06"/>
    <w:rsid w:val="00B4773D"/>
    <w:rsid w:val="00B47A16"/>
    <w:rsid w:val="00B47FF7"/>
    <w:rsid w:val="00B500C1"/>
    <w:rsid w:val="00B50E28"/>
    <w:rsid w:val="00B51B76"/>
    <w:rsid w:val="00B51C45"/>
    <w:rsid w:val="00B525D8"/>
    <w:rsid w:val="00B53205"/>
    <w:rsid w:val="00B53CD7"/>
    <w:rsid w:val="00B541EE"/>
    <w:rsid w:val="00B54E5E"/>
    <w:rsid w:val="00B55561"/>
    <w:rsid w:val="00B5652B"/>
    <w:rsid w:val="00B56617"/>
    <w:rsid w:val="00B5671A"/>
    <w:rsid w:val="00B57A89"/>
    <w:rsid w:val="00B611AB"/>
    <w:rsid w:val="00B611DD"/>
    <w:rsid w:val="00B619A9"/>
    <w:rsid w:val="00B626F1"/>
    <w:rsid w:val="00B62A12"/>
    <w:rsid w:val="00B635E8"/>
    <w:rsid w:val="00B6495E"/>
    <w:rsid w:val="00B64CC8"/>
    <w:rsid w:val="00B651E5"/>
    <w:rsid w:val="00B658DF"/>
    <w:rsid w:val="00B6654C"/>
    <w:rsid w:val="00B66896"/>
    <w:rsid w:val="00B6761C"/>
    <w:rsid w:val="00B703EB"/>
    <w:rsid w:val="00B71418"/>
    <w:rsid w:val="00B718B9"/>
    <w:rsid w:val="00B719CE"/>
    <w:rsid w:val="00B71DCD"/>
    <w:rsid w:val="00B71EB8"/>
    <w:rsid w:val="00B725CF"/>
    <w:rsid w:val="00B7275A"/>
    <w:rsid w:val="00B727B2"/>
    <w:rsid w:val="00B727D6"/>
    <w:rsid w:val="00B72C60"/>
    <w:rsid w:val="00B734E5"/>
    <w:rsid w:val="00B739CC"/>
    <w:rsid w:val="00B73FB4"/>
    <w:rsid w:val="00B744CE"/>
    <w:rsid w:val="00B75226"/>
    <w:rsid w:val="00B7569B"/>
    <w:rsid w:val="00B761CF"/>
    <w:rsid w:val="00B77630"/>
    <w:rsid w:val="00B80983"/>
    <w:rsid w:val="00B81359"/>
    <w:rsid w:val="00B81906"/>
    <w:rsid w:val="00B81AC6"/>
    <w:rsid w:val="00B81DCA"/>
    <w:rsid w:val="00B826DB"/>
    <w:rsid w:val="00B82BCB"/>
    <w:rsid w:val="00B83653"/>
    <w:rsid w:val="00B836F9"/>
    <w:rsid w:val="00B83A39"/>
    <w:rsid w:val="00B84330"/>
    <w:rsid w:val="00B8548C"/>
    <w:rsid w:val="00B8552C"/>
    <w:rsid w:val="00B86D25"/>
    <w:rsid w:val="00B87519"/>
    <w:rsid w:val="00B8751C"/>
    <w:rsid w:val="00B87731"/>
    <w:rsid w:val="00B878FA"/>
    <w:rsid w:val="00B87DEA"/>
    <w:rsid w:val="00B90577"/>
    <w:rsid w:val="00B90F44"/>
    <w:rsid w:val="00B911D1"/>
    <w:rsid w:val="00B921D9"/>
    <w:rsid w:val="00B92872"/>
    <w:rsid w:val="00B92DA0"/>
    <w:rsid w:val="00B934F6"/>
    <w:rsid w:val="00B93B87"/>
    <w:rsid w:val="00B9598E"/>
    <w:rsid w:val="00B95DEA"/>
    <w:rsid w:val="00B95ED0"/>
    <w:rsid w:val="00B96083"/>
    <w:rsid w:val="00B9658A"/>
    <w:rsid w:val="00B9673E"/>
    <w:rsid w:val="00B968C9"/>
    <w:rsid w:val="00B96C58"/>
    <w:rsid w:val="00B97233"/>
    <w:rsid w:val="00B97708"/>
    <w:rsid w:val="00B979EA"/>
    <w:rsid w:val="00B97F42"/>
    <w:rsid w:val="00BA091E"/>
    <w:rsid w:val="00BA0C7C"/>
    <w:rsid w:val="00BA0FF5"/>
    <w:rsid w:val="00BA11E6"/>
    <w:rsid w:val="00BA15E2"/>
    <w:rsid w:val="00BA2F7B"/>
    <w:rsid w:val="00BA41F0"/>
    <w:rsid w:val="00BA5306"/>
    <w:rsid w:val="00BA6920"/>
    <w:rsid w:val="00BA7458"/>
    <w:rsid w:val="00BA7E71"/>
    <w:rsid w:val="00BB0971"/>
    <w:rsid w:val="00BB0B3E"/>
    <w:rsid w:val="00BB0CAA"/>
    <w:rsid w:val="00BB158A"/>
    <w:rsid w:val="00BB29F8"/>
    <w:rsid w:val="00BB2D19"/>
    <w:rsid w:val="00BB3292"/>
    <w:rsid w:val="00BB37B9"/>
    <w:rsid w:val="00BB37FB"/>
    <w:rsid w:val="00BB3C71"/>
    <w:rsid w:val="00BB45C3"/>
    <w:rsid w:val="00BB4F95"/>
    <w:rsid w:val="00BB592E"/>
    <w:rsid w:val="00BB5B2C"/>
    <w:rsid w:val="00BB6C38"/>
    <w:rsid w:val="00BB6E94"/>
    <w:rsid w:val="00BB72C7"/>
    <w:rsid w:val="00BB7577"/>
    <w:rsid w:val="00BB7E4A"/>
    <w:rsid w:val="00BC1BC9"/>
    <w:rsid w:val="00BC224D"/>
    <w:rsid w:val="00BC2386"/>
    <w:rsid w:val="00BC3018"/>
    <w:rsid w:val="00BC3394"/>
    <w:rsid w:val="00BC39AE"/>
    <w:rsid w:val="00BC41C5"/>
    <w:rsid w:val="00BC41D1"/>
    <w:rsid w:val="00BC48D1"/>
    <w:rsid w:val="00BC4ED2"/>
    <w:rsid w:val="00BC566C"/>
    <w:rsid w:val="00BC6817"/>
    <w:rsid w:val="00BC6C97"/>
    <w:rsid w:val="00BC78C0"/>
    <w:rsid w:val="00BC79FC"/>
    <w:rsid w:val="00BC7ACD"/>
    <w:rsid w:val="00BC7BBD"/>
    <w:rsid w:val="00BD01C3"/>
    <w:rsid w:val="00BD1F93"/>
    <w:rsid w:val="00BD1FEC"/>
    <w:rsid w:val="00BD1FF3"/>
    <w:rsid w:val="00BD21D0"/>
    <w:rsid w:val="00BD3187"/>
    <w:rsid w:val="00BD37C8"/>
    <w:rsid w:val="00BD399A"/>
    <w:rsid w:val="00BD4B1B"/>
    <w:rsid w:val="00BD4C52"/>
    <w:rsid w:val="00BD5027"/>
    <w:rsid w:val="00BD59FA"/>
    <w:rsid w:val="00BD5A1A"/>
    <w:rsid w:val="00BD5CD4"/>
    <w:rsid w:val="00BD5E12"/>
    <w:rsid w:val="00BD6313"/>
    <w:rsid w:val="00BE08DF"/>
    <w:rsid w:val="00BE1BBE"/>
    <w:rsid w:val="00BE22FD"/>
    <w:rsid w:val="00BE2357"/>
    <w:rsid w:val="00BE2521"/>
    <w:rsid w:val="00BE285B"/>
    <w:rsid w:val="00BE2B8E"/>
    <w:rsid w:val="00BE2DE6"/>
    <w:rsid w:val="00BE30EB"/>
    <w:rsid w:val="00BE33CD"/>
    <w:rsid w:val="00BE412D"/>
    <w:rsid w:val="00BE42EC"/>
    <w:rsid w:val="00BE5066"/>
    <w:rsid w:val="00BE5207"/>
    <w:rsid w:val="00BE69AF"/>
    <w:rsid w:val="00BE6ABA"/>
    <w:rsid w:val="00BE6FA1"/>
    <w:rsid w:val="00BE735A"/>
    <w:rsid w:val="00BE7534"/>
    <w:rsid w:val="00BE7A0E"/>
    <w:rsid w:val="00BF0502"/>
    <w:rsid w:val="00BF0A8B"/>
    <w:rsid w:val="00BF0E29"/>
    <w:rsid w:val="00BF1DA6"/>
    <w:rsid w:val="00BF1DB7"/>
    <w:rsid w:val="00BF1F5B"/>
    <w:rsid w:val="00BF2302"/>
    <w:rsid w:val="00BF237A"/>
    <w:rsid w:val="00BF2777"/>
    <w:rsid w:val="00BF2875"/>
    <w:rsid w:val="00BF2DE6"/>
    <w:rsid w:val="00BF2F5F"/>
    <w:rsid w:val="00BF3322"/>
    <w:rsid w:val="00BF3AAB"/>
    <w:rsid w:val="00BF3BD2"/>
    <w:rsid w:val="00BF453A"/>
    <w:rsid w:val="00BF4C9B"/>
    <w:rsid w:val="00BF4FDB"/>
    <w:rsid w:val="00BF5C0B"/>
    <w:rsid w:val="00BF6593"/>
    <w:rsid w:val="00BF7886"/>
    <w:rsid w:val="00BF78AD"/>
    <w:rsid w:val="00BF7ED1"/>
    <w:rsid w:val="00C00187"/>
    <w:rsid w:val="00C002CB"/>
    <w:rsid w:val="00C0031D"/>
    <w:rsid w:val="00C006DB"/>
    <w:rsid w:val="00C00A7D"/>
    <w:rsid w:val="00C0135E"/>
    <w:rsid w:val="00C017A4"/>
    <w:rsid w:val="00C0184F"/>
    <w:rsid w:val="00C01F5E"/>
    <w:rsid w:val="00C01F6E"/>
    <w:rsid w:val="00C026EE"/>
    <w:rsid w:val="00C02829"/>
    <w:rsid w:val="00C02895"/>
    <w:rsid w:val="00C037BE"/>
    <w:rsid w:val="00C04458"/>
    <w:rsid w:val="00C045DD"/>
    <w:rsid w:val="00C04707"/>
    <w:rsid w:val="00C0507A"/>
    <w:rsid w:val="00C057E5"/>
    <w:rsid w:val="00C05858"/>
    <w:rsid w:val="00C066FC"/>
    <w:rsid w:val="00C0697C"/>
    <w:rsid w:val="00C0717D"/>
    <w:rsid w:val="00C071D9"/>
    <w:rsid w:val="00C10998"/>
    <w:rsid w:val="00C10DF3"/>
    <w:rsid w:val="00C11539"/>
    <w:rsid w:val="00C11E05"/>
    <w:rsid w:val="00C1219F"/>
    <w:rsid w:val="00C122ED"/>
    <w:rsid w:val="00C12437"/>
    <w:rsid w:val="00C127B0"/>
    <w:rsid w:val="00C12B48"/>
    <w:rsid w:val="00C12B6F"/>
    <w:rsid w:val="00C13E5D"/>
    <w:rsid w:val="00C14B01"/>
    <w:rsid w:val="00C14F39"/>
    <w:rsid w:val="00C15365"/>
    <w:rsid w:val="00C15762"/>
    <w:rsid w:val="00C15FBA"/>
    <w:rsid w:val="00C1638B"/>
    <w:rsid w:val="00C167F3"/>
    <w:rsid w:val="00C1687E"/>
    <w:rsid w:val="00C17CEB"/>
    <w:rsid w:val="00C17D47"/>
    <w:rsid w:val="00C215EA"/>
    <w:rsid w:val="00C21659"/>
    <w:rsid w:val="00C218BF"/>
    <w:rsid w:val="00C21978"/>
    <w:rsid w:val="00C21B87"/>
    <w:rsid w:val="00C2218A"/>
    <w:rsid w:val="00C23BD1"/>
    <w:rsid w:val="00C24E0C"/>
    <w:rsid w:val="00C265E8"/>
    <w:rsid w:val="00C269BD"/>
    <w:rsid w:val="00C27436"/>
    <w:rsid w:val="00C27A4F"/>
    <w:rsid w:val="00C27E9C"/>
    <w:rsid w:val="00C30480"/>
    <w:rsid w:val="00C30A08"/>
    <w:rsid w:val="00C30CE2"/>
    <w:rsid w:val="00C30E59"/>
    <w:rsid w:val="00C31BD5"/>
    <w:rsid w:val="00C32052"/>
    <w:rsid w:val="00C32529"/>
    <w:rsid w:val="00C32687"/>
    <w:rsid w:val="00C32839"/>
    <w:rsid w:val="00C3308A"/>
    <w:rsid w:val="00C335A4"/>
    <w:rsid w:val="00C34098"/>
    <w:rsid w:val="00C341BE"/>
    <w:rsid w:val="00C3443B"/>
    <w:rsid w:val="00C34695"/>
    <w:rsid w:val="00C34C2E"/>
    <w:rsid w:val="00C3524E"/>
    <w:rsid w:val="00C35338"/>
    <w:rsid w:val="00C35796"/>
    <w:rsid w:val="00C35ECF"/>
    <w:rsid w:val="00C3696F"/>
    <w:rsid w:val="00C3701C"/>
    <w:rsid w:val="00C372DD"/>
    <w:rsid w:val="00C40144"/>
    <w:rsid w:val="00C40971"/>
    <w:rsid w:val="00C41850"/>
    <w:rsid w:val="00C418C3"/>
    <w:rsid w:val="00C41A06"/>
    <w:rsid w:val="00C42BAA"/>
    <w:rsid w:val="00C43178"/>
    <w:rsid w:val="00C434E1"/>
    <w:rsid w:val="00C436C0"/>
    <w:rsid w:val="00C447D2"/>
    <w:rsid w:val="00C44D6E"/>
    <w:rsid w:val="00C451BC"/>
    <w:rsid w:val="00C45763"/>
    <w:rsid w:val="00C46A60"/>
    <w:rsid w:val="00C46D47"/>
    <w:rsid w:val="00C4737E"/>
    <w:rsid w:val="00C4743C"/>
    <w:rsid w:val="00C47584"/>
    <w:rsid w:val="00C47E61"/>
    <w:rsid w:val="00C503F6"/>
    <w:rsid w:val="00C50456"/>
    <w:rsid w:val="00C51898"/>
    <w:rsid w:val="00C53104"/>
    <w:rsid w:val="00C5310A"/>
    <w:rsid w:val="00C53160"/>
    <w:rsid w:val="00C538E6"/>
    <w:rsid w:val="00C54916"/>
    <w:rsid w:val="00C54C50"/>
    <w:rsid w:val="00C54C84"/>
    <w:rsid w:val="00C5562D"/>
    <w:rsid w:val="00C56DDB"/>
    <w:rsid w:val="00C57832"/>
    <w:rsid w:val="00C57B1F"/>
    <w:rsid w:val="00C57B4F"/>
    <w:rsid w:val="00C57DB9"/>
    <w:rsid w:val="00C6108C"/>
    <w:rsid w:val="00C61A8F"/>
    <w:rsid w:val="00C61B26"/>
    <w:rsid w:val="00C622BE"/>
    <w:rsid w:val="00C625A1"/>
    <w:rsid w:val="00C62C8A"/>
    <w:rsid w:val="00C62E32"/>
    <w:rsid w:val="00C6358A"/>
    <w:rsid w:val="00C6384A"/>
    <w:rsid w:val="00C644A8"/>
    <w:rsid w:val="00C6454A"/>
    <w:rsid w:val="00C64776"/>
    <w:rsid w:val="00C64801"/>
    <w:rsid w:val="00C64C10"/>
    <w:rsid w:val="00C64C7D"/>
    <w:rsid w:val="00C64CE2"/>
    <w:rsid w:val="00C64D55"/>
    <w:rsid w:val="00C64EBD"/>
    <w:rsid w:val="00C656F7"/>
    <w:rsid w:val="00C661E6"/>
    <w:rsid w:val="00C6716A"/>
    <w:rsid w:val="00C70B16"/>
    <w:rsid w:val="00C7118D"/>
    <w:rsid w:val="00C718F4"/>
    <w:rsid w:val="00C71CE6"/>
    <w:rsid w:val="00C7322E"/>
    <w:rsid w:val="00C73289"/>
    <w:rsid w:val="00C739EE"/>
    <w:rsid w:val="00C7420A"/>
    <w:rsid w:val="00C74993"/>
    <w:rsid w:val="00C7511B"/>
    <w:rsid w:val="00C75B7D"/>
    <w:rsid w:val="00C75E31"/>
    <w:rsid w:val="00C75F0F"/>
    <w:rsid w:val="00C7677E"/>
    <w:rsid w:val="00C77AF9"/>
    <w:rsid w:val="00C800AA"/>
    <w:rsid w:val="00C80AA4"/>
    <w:rsid w:val="00C80F86"/>
    <w:rsid w:val="00C81129"/>
    <w:rsid w:val="00C816AE"/>
    <w:rsid w:val="00C8196C"/>
    <w:rsid w:val="00C8248D"/>
    <w:rsid w:val="00C8367C"/>
    <w:rsid w:val="00C83692"/>
    <w:rsid w:val="00C83AD0"/>
    <w:rsid w:val="00C844D4"/>
    <w:rsid w:val="00C84972"/>
    <w:rsid w:val="00C85710"/>
    <w:rsid w:val="00C86C30"/>
    <w:rsid w:val="00C86FF6"/>
    <w:rsid w:val="00C8784E"/>
    <w:rsid w:val="00C87E44"/>
    <w:rsid w:val="00C90BA1"/>
    <w:rsid w:val="00C910FC"/>
    <w:rsid w:val="00C9116D"/>
    <w:rsid w:val="00C91A41"/>
    <w:rsid w:val="00C92760"/>
    <w:rsid w:val="00C92DAB"/>
    <w:rsid w:val="00C92FC4"/>
    <w:rsid w:val="00C93531"/>
    <w:rsid w:val="00C94E1E"/>
    <w:rsid w:val="00C961CD"/>
    <w:rsid w:val="00C976BB"/>
    <w:rsid w:val="00C9782B"/>
    <w:rsid w:val="00C97AF7"/>
    <w:rsid w:val="00CA041E"/>
    <w:rsid w:val="00CA0608"/>
    <w:rsid w:val="00CA108A"/>
    <w:rsid w:val="00CA1094"/>
    <w:rsid w:val="00CA1612"/>
    <w:rsid w:val="00CA2A8E"/>
    <w:rsid w:val="00CA2B83"/>
    <w:rsid w:val="00CA2D89"/>
    <w:rsid w:val="00CA35B7"/>
    <w:rsid w:val="00CA395F"/>
    <w:rsid w:val="00CA3D53"/>
    <w:rsid w:val="00CA3D8A"/>
    <w:rsid w:val="00CA5012"/>
    <w:rsid w:val="00CA5208"/>
    <w:rsid w:val="00CA526A"/>
    <w:rsid w:val="00CA56A1"/>
    <w:rsid w:val="00CA5C49"/>
    <w:rsid w:val="00CA6135"/>
    <w:rsid w:val="00CA6B9A"/>
    <w:rsid w:val="00CA707A"/>
    <w:rsid w:val="00CA707E"/>
    <w:rsid w:val="00CA7516"/>
    <w:rsid w:val="00CA7996"/>
    <w:rsid w:val="00CA7B77"/>
    <w:rsid w:val="00CB08EA"/>
    <w:rsid w:val="00CB0B27"/>
    <w:rsid w:val="00CB0BF8"/>
    <w:rsid w:val="00CB1251"/>
    <w:rsid w:val="00CB290F"/>
    <w:rsid w:val="00CB2CB8"/>
    <w:rsid w:val="00CB33D2"/>
    <w:rsid w:val="00CB399F"/>
    <w:rsid w:val="00CB3EAC"/>
    <w:rsid w:val="00CB4144"/>
    <w:rsid w:val="00CB4327"/>
    <w:rsid w:val="00CB488D"/>
    <w:rsid w:val="00CB4CBB"/>
    <w:rsid w:val="00CB53B5"/>
    <w:rsid w:val="00CB5816"/>
    <w:rsid w:val="00CB5A5A"/>
    <w:rsid w:val="00CB5DDC"/>
    <w:rsid w:val="00CB6177"/>
    <w:rsid w:val="00CB65E4"/>
    <w:rsid w:val="00CB6A0E"/>
    <w:rsid w:val="00CB705B"/>
    <w:rsid w:val="00CB7B96"/>
    <w:rsid w:val="00CB7C66"/>
    <w:rsid w:val="00CB7E69"/>
    <w:rsid w:val="00CC16B8"/>
    <w:rsid w:val="00CC222A"/>
    <w:rsid w:val="00CC2AC8"/>
    <w:rsid w:val="00CC2FAD"/>
    <w:rsid w:val="00CC48EF"/>
    <w:rsid w:val="00CC5EFC"/>
    <w:rsid w:val="00CC6CE5"/>
    <w:rsid w:val="00CC7399"/>
    <w:rsid w:val="00CD06E4"/>
    <w:rsid w:val="00CD0C11"/>
    <w:rsid w:val="00CD0F4B"/>
    <w:rsid w:val="00CD14B5"/>
    <w:rsid w:val="00CD28F8"/>
    <w:rsid w:val="00CD2BF7"/>
    <w:rsid w:val="00CD2DDC"/>
    <w:rsid w:val="00CD377C"/>
    <w:rsid w:val="00CD3B1B"/>
    <w:rsid w:val="00CD3C98"/>
    <w:rsid w:val="00CD3E3C"/>
    <w:rsid w:val="00CD417B"/>
    <w:rsid w:val="00CD509B"/>
    <w:rsid w:val="00CD5129"/>
    <w:rsid w:val="00CD53CE"/>
    <w:rsid w:val="00CD56D4"/>
    <w:rsid w:val="00CD5D54"/>
    <w:rsid w:val="00CD5F05"/>
    <w:rsid w:val="00CD6C8F"/>
    <w:rsid w:val="00CD6EFF"/>
    <w:rsid w:val="00CD7511"/>
    <w:rsid w:val="00CD787B"/>
    <w:rsid w:val="00CD7ACB"/>
    <w:rsid w:val="00CD7B19"/>
    <w:rsid w:val="00CE1451"/>
    <w:rsid w:val="00CE2493"/>
    <w:rsid w:val="00CE28C3"/>
    <w:rsid w:val="00CE297D"/>
    <w:rsid w:val="00CE2D2B"/>
    <w:rsid w:val="00CE2E01"/>
    <w:rsid w:val="00CE2EA3"/>
    <w:rsid w:val="00CE3244"/>
    <w:rsid w:val="00CE3C8B"/>
    <w:rsid w:val="00CE4367"/>
    <w:rsid w:val="00CE48D5"/>
    <w:rsid w:val="00CE4D40"/>
    <w:rsid w:val="00CE5F19"/>
    <w:rsid w:val="00CE6576"/>
    <w:rsid w:val="00CE6863"/>
    <w:rsid w:val="00CE7025"/>
    <w:rsid w:val="00CE7992"/>
    <w:rsid w:val="00CE7F60"/>
    <w:rsid w:val="00CF0B89"/>
    <w:rsid w:val="00CF1506"/>
    <w:rsid w:val="00CF1540"/>
    <w:rsid w:val="00CF19C4"/>
    <w:rsid w:val="00CF1A62"/>
    <w:rsid w:val="00CF1B50"/>
    <w:rsid w:val="00CF1F8C"/>
    <w:rsid w:val="00CF2D64"/>
    <w:rsid w:val="00CF4BE7"/>
    <w:rsid w:val="00CF578F"/>
    <w:rsid w:val="00CF57C2"/>
    <w:rsid w:val="00CF5EAD"/>
    <w:rsid w:val="00CF60BA"/>
    <w:rsid w:val="00CF61EA"/>
    <w:rsid w:val="00CF71C7"/>
    <w:rsid w:val="00CF7393"/>
    <w:rsid w:val="00CF7CB3"/>
    <w:rsid w:val="00D004B1"/>
    <w:rsid w:val="00D004E0"/>
    <w:rsid w:val="00D00F81"/>
    <w:rsid w:val="00D00FB3"/>
    <w:rsid w:val="00D01886"/>
    <w:rsid w:val="00D02720"/>
    <w:rsid w:val="00D02AEB"/>
    <w:rsid w:val="00D02BDC"/>
    <w:rsid w:val="00D0384D"/>
    <w:rsid w:val="00D0437B"/>
    <w:rsid w:val="00D045A5"/>
    <w:rsid w:val="00D051C1"/>
    <w:rsid w:val="00D05A95"/>
    <w:rsid w:val="00D05EF1"/>
    <w:rsid w:val="00D06060"/>
    <w:rsid w:val="00D065CB"/>
    <w:rsid w:val="00D0680B"/>
    <w:rsid w:val="00D06C29"/>
    <w:rsid w:val="00D071B9"/>
    <w:rsid w:val="00D0740C"/>
    <w:rsid w:val="00D0783F"/>
    <w:rsid w:val="00D079FC"/>
    <w:rsid w:val="00D1025D"/>
    <w:rsid w:val="00D1030E"/>
    <w:rsid w:val="00D10450"/>
    <w:rsid w:val="00D10EF2"/>
    <w:rsid w:val="00D11089"/>
    <w:rsid w:val="00D1130F"/>
    <w:rsid w:val="00D115B6"/>
    <w:rsid w:val="00D115CE"/>
    <w:rsid w:val="00D11998"/>
    <w:rsid w:val="00D12D31"/>
    <w:rsid w:val="00D132AC"/>
    <w:rsid w:val="00D14073"/>
    <w:rsid w:val="00D149A2"/>
    <w:rsid w:val="00D14B5E"/>
    <w:rsid w:val="00D157C9"/>
    <w:rsid w:val="00D15B7C"/>
    <w:rsid w:val="00D165C0"/>
    <w:rsid w:val="00D169D5"/>
    <w:rsid w:val="00D17747"/>
    <w:rsid w:val="00D214D8"/>
    <w:rsid w:val="00D2291F"/>
    <w:rsid w:val="00D23342"/>
    <w:rsid w:val="00D236AE"/>
    <w:rsid w:val="00D23CE8"/>
    <w:rsid w:val="00D25672"/>
    <w:rsid w:val="00D25B29"/>
    <w:rsid w:val="00D2677B"/>
    <w:rsid w:val="00D26A24"/>
    <w:rsid w:val="00D27090"/>
    <w:rsid w:val="00D27AB0"/>
    <w:rsid w:val="00D300F1"/>
    <w:rsid w:val="00D3012A"/>
    <w:rsid w:val="00D30681"/>
    <w:rsid w:val="00D3203D"/>
    <w:rsid w:val="00D32075"/>
    <w:rsid w:val="00D32124"/>
    <w:rsid w:val="00D3288E"/>
    <w:rsid w:val="00D330AC"/>
    <w:rsid w:val="00D3347A"/>
    <w:rsid w:val="00D33ADE"/>
    <w:rsid w:val="00D33C00"/>
    <w:rsid w:val="00D33C83"/>
    <w:rsid w:val="00D33F71"/>
    <w:rsid w:val="00D34971"/>
    <w:rsid w:val="00D34A84"/>
    <w:rsid w:val="00D34F9F"/>
    <w:rsid w:val="00D34FDC"/>
    <w:rsid w:val="00D3544E"/>
    <w:rsid w:val="00D35B73"/>
    <w:rsid w:val="00D36247"/>
    <w:rsid w:val="00D36CA1"/>
    <w:rsid w:val="00D36D77"/>
    <w:rsid w:val="00D375D2"/>
    <w:rsid w:val="00D37A8C"/>
    <w:rsid w:val="00D410C8"/>
    <w:rsid w:val="00D412BF"/>
    <w:rsid w:val="00D4144A"/>
    <w:rsid w:val="00D4149A"/>
    <w:rsid w:val="00D418FE"/>
    <w:rsid w:val="00D41A2A"/>
    <w:rsid w:val="00D41E14"/>
    <w:rsid w:val="00D42181"/>
    <w:rsid w:val="00D42563"/>
    <w:rsid w:val="00D4279B"/>
    <w:rsid w:val="00D42E22"/>
    <w:rsid w:val="00D431C3"/>
    <w:rsid w:val="00D4375B"/>
    <w:rsid w:val="00D4376F"/>
    <w:rsid w:val="00D43C8E"/>
    <w:rsid w:val="00D44D57"/>
    <w:rsid w:val="00D45449"/>
    <w:rsid w:val="00D45506"/>
    <w:rsid w:val="00D456DD"/>
    <w:rsid w:val="00D45833"/>
    <w:rsid w:val="00D45CAF"/>
    <w:rsid w:val="00D45DED"/>
    <w:rsid w:val="00D4611F"/>
    <w:rsid w:val="00D4614F"/>
    <w:rsid w:val="00D46E23"/>
    <w:rsid w:val="00D47B47"/>
    <w:rsid w:val="00D50EFC"/>
    <w:rsid w:val="00D511D4"/>
    <w:rsid w:val="00D51283"/>
    <w:rsid w:val="00D523BF"/>
    <w:rsid w:val="00D53A30"/>
    <w:rsid w:val="00D53F8C"/>
    <w:rsid w:val="00D547D2"/>
    <w:rsid w:val="00D5530C"/>
    <w:rsid w:val="00D558AE"/>
    <w:rsid w:val="00D55B82"/>
    <w:rsid w:val="00D56D66"/>
    <w:rsid w:val="00D56E28"/>
    <w:rsid w:val="00D56E2D"/>
    <w:rsid w:val="00D56FAC"/>
    <w:rsid w:val="00D57114"/>
    <w:rsid w:val="00D60152"/>
    <w:rsid w:val="00D60EFA"/>
    <w:rsid w:val="00D60FC9"/>
    <w:rsid w:val="00D617CB"/>
    <w:rsid w:val="00D61A2E"/>
    <w:rsid w:val="00D62203"/>
    <w:rsid w:val="00D62883"/>
    <w:rsid w:val="00D63556"/>
    <w:rsid w:val="00D63ADE"/>
    <w:rsid w:val="00D63EDA"/>
    <w:rsid w:val="00D645D0"/>
    <w:rsid w:val="00D666A5"/>
    <w:rsid w:val="00D6688D"/>
    <w:rsid w:val="00D669FE"/>
    <w:rsid w:val="00D66AB3"/>
    <w:rsid w:val="00D67520"/>
    <w:rsid w:val="00D6782F"/>
    <w:rsid w:val="00D7072D"/>
    <w:rsid w:val="00D71886"/>
    <w:rsid w:val="00D71A1F"/>
    <w:rsid w:val="00D71A56"/>
    <w:rsid w:val="00D730C5"/>
    <w:rsid w:val="00D73B23"/>
    <w:rsid w:val="00D73D37"/>
    <w:rsid w:val="00D73E3B"/>
    <w:rsid w:val="00D73F0F"/>
    <w:rsid w:val="00D741C8"/>
    <w:rsid w:val="00D75179"/>
    <w:rsid w:val="00D75CC1"/>
    <w:rsid w:val="00D75D2A"/>
    <w:rsid w:val="00D77CC5"/>
    <w:rsid w:val="00D77D27"/>
    <w:rsid w:val="00D77F47"/>
    <w:rsid w:val="00D80117"/>
    <w:rsid w:val="00D808BD"/>
    <w:rsid w:val="00D80C9C"/>
    <w:rsid w:val="00D81EF0"/>
    <w:rsid w:val="00D821C8"/>
    <w:rsid w:val="00D829E3"/>
    <w:rsid w:val="00D82C51"/>
    <w:rsid w:val="00D82DEA"/>
    <w:rsid w:val="00D8302C"/>
    <w:rsid w:val="00D83433"/>
    <w:rsid w:val="00D83505"/>
    <w:rsid w:val="00D83D28"/>
    <w:rsid w:val="00D83E19"/>
    <w:rsid w:val="00D83FA6"/>
    <w:rsid w:val="00D843C2"/>
    <w:rsid w:val="00D845FE"/>
    <w:rsid w:val="00D84A57"/>
    <w:rsid w:val="00D850B7"/>
    <w:rsid w:val="00D85393"/>
    <w:rsid w:val="00D85F47"/>
    <w:rsid w:val="00D86153"/>
    <w:rsid w:val="00D8728F"/>
    <w:rsid w:val="00D87A1B"/>
    <w:rsid w:val="00D87C27"/>
    <w:rsid w:val="00D87F36"/>
    <w:rsid w:val="00D90B23"/>
    <w:rsid w:val="00D90F72"/>
    <w:rsid w:val="00D910CA"/>
    <w:rsid w:val="00D9278B"/>
    <w:rsid w:val="00D93C81"/>
    <w:rsid w:val="00D94325"/>
    <w:rsid w:val="00D94946"/>
    <w:rsid w:val="00D94E05"/>
    <w:rsid w:val="00D95917"/>
    <w:rsid w:val="00D95A22"/>
    <w:rsid w:val="00D9650E"/>
    <w:rsid w:val="00D96AD5"/>
    <w:rsid w:val="00D96E31"/>
    <w:rsid w:val="00D97355"/>
    <w:rsid w:val="00D973AB"/>
    <w:rsid w:val="00D97CB9"/>
    <w:rsid w:val="00D97D43"/>
    <w:rsid w:val="00D97DC0"/>
    <w:rsid w:val="00DA09CE"/>
    <w:rsid w:val="00DA1606"/>
    <w:rsid w:val="00DA28D2"/>
    <w:rsid w:val="00DA3582"/>
    <w:rsid w:val="00DA4333"/>
    <w:rsid w:val="00DA49B7"/>
    <w:rsid w:val="00DA4BD7"/>
    <w:rsid w:val="00DA50F8"/>
    <w:rsid w:val="00DA59EB"/>
    <w:rsid w:val="00DA5DD6"/>
    <w:rsid w:val="00DA65BD"/>
    <w:rsid w:val="00DA716E"/>
    <w:rsid w:val="00DA7369"/>
    <w:rsid w:val="00DB0C07"/>
    <w:rsid w:val="00DB1E40"/>
    <w:rsid w:val="00DB267D"/>
    <w:rsid w:val="00DB389C"/>
    <w:rsid w:val="00DB3C43"/>
    <w:rsid w:val="00DB3D0D"/>
    <w:rsid w:val="00DB4644"/>
    <w:rsid w:val="00DB482E"/>
    <w:rsid w:val="00DB4D69"/>
    <w:rsid w:val="00DB5546"/>
    <w:rsid w:val="00DB5686"/>
    <w:rsid w:val="00DB56DB"/>
    <w:rsid w:val="00DB60B3"/>
    <w:rsid w:val="00DB68AC"/>
    <w:rsid w:val="00DB6D40"/>
    <w:rsid w:val="00DB72FB"/>
    <w:rsid w:val="00DB7425"/>
    <w:rsid w:val="00DB7F6C"/>
    <w:rsid w:val="00DC0E1F"/>
    <w:rsid w:val="00DC3A2B"/>
    <w:rsid w:val="00DC3A79"/>
    <w:rsid w:val="00DC4696"/>
    <w:rsid w:val="00DC740B"/>
    <w:rsid w:val="00DC7637"/>
    <w:rsid w:val="00DC7A9F"/>
    <w:rsid w:val="00DC7AA0"/>
    <w:rsid w:val="00DC7F28"/>
    <w:rsid w:val="00DD0221"/>
    <w:rsid w:val="00DD1A87"/>
    <w:rsid w:val="00DD2050"/>
    <w:rsid w:val="00DD219F"/>
    <w:rsid w:val="00DD23A8"/>
    <w:rsid w:val="00DD3536"/>
    <w:rsid w:val="00DD3A18"/>
    <w:rsid w:val="00DD3C03"/>
    <w:rsid w:val="00DD3DA2"/>
    <w:rsid w:val="00DD45FE"/>
    <w:rsid w:val="00DD5093"/>
    <w:rsid w:val="00DD6814"/>
    <w:rsid w:val="00DD6D76"/>
    <w:rsid w:val="00DD6F40"/>
    <w:rsid w:val="00DD6F9C"/>
    <w:rsid w:val="00DD706B"/>
    <w:rsid w:val="00DD72B4"/>
    <w:rsid w:val="00DD7A44"/>
    <w:rsid w:val="00DD7EAD"/>
    <w:rsid w:val="00DD7EFA"/>
    <w:rsid w:val="00DE00B3"/>
    <w:rsid w:val="00DE0C0E"/>
    <w:rsid w:val="00DE245E"/>
    <w:rsid w:val="00DE2E0C"/>
    <w:rsid w:val="00DE3329"/>
    <w:rsid w:val="00DE3386"/>
    <w:rsid w:val="00DE36F9"/>
    <w:rsid w:val="00DE3A37"/>
    <w:rsid w:val="00DE3F83"/>
    <w:rsid w:val="00DE4F92"/>
    <w:rsid w:val="00DE5FA4"/>
    <w:rsid w:val="00DE61C1"/>
    <w:rsid w:val="00DE721C"/>
    <w:rsid w:val="00DE7520"/>
    <w:rsid w:val="00DE7587"/>
    <w:rsid w:val="00DF16C2"/>
    <w:rsid w:val="00DF1D88"/>
    <w:rsid w:val="00DF24A3"/>
    <w:rsid w:val="00DF2944"/>
    <w:rsid w:val="00DF30AD"/>
    <w:rsid w:val="00DF4211"/>
    <w:rsid w:val="00DF4ADA"/>
    <w:rsid w:val="00DF526A"/>
    <w:rsid w:val="00DF6676"/>
    <w:rsid w:val="00DF67AF"/>
    <w:rsid w:val="00DF724D"/>
    <w:rsid w:val="00E008CC"/>
    <w:rsid w:val="00E009ED"/>
    <w:rsid w:val="00E00DDF"/>
    <w:rsid w:val="00E01DB7"/>
    <w:rsid w:val="00E02C8D"/>
    <w:rsid w:val="00E03009"/>
    <w:rsid w:val="00E03B43"/>
    <w:rsid w:val="00E03EED"/>
    <w:rsid w:val="00E04003"/>
    <w:rsid w:val="00E043F7"/>
    <w:rsid w:val="00E053C9"/>
    <w:rsid w:val="00E05A66"/>
    <w:rsid w:val="00E06116"/>
    <w:rsid w:val="00E10247"/>
    <w:rsid w:val="00E10F50"/>
    <w:rsid w:val="00E115E5"/>
    <w:rsid w:val="00E117D4"/>
    <w:rsid w:val="00E11DDD"/>
    <w:rsid w:val="00E12817"/>
    <w:rsid w:val="00E135A2"/>
    <w:rsid w:val="00E13B4B"/>
    <w:rsid w:val="00E14ADD"/>
    <w:rsid w:val="00E14EB6"/>
    <w:rsid w:val="00E15AAF"/>
    <w:rsid w:val="00E15CFC"/>
    <w:rsid w:val="00E16223"/>
    <w:rsid w:val="00E16880"/>
    <w:rsid w:val="00E16BB3"/>
    <w:rsid w:val="00E172F9"/>
    <w:rsid w:val="00E17CDA"/>
    <w:rsid w:val="00E17F3B"/>
    <w:rsid w:val="00E21AB6"/>
    <w:rsid w:val="00E22463"/>
    <w:rsid w:val="00E227D4"/>
    <w:rsid w:val="00E22D36"/>
    <w:rsid w:val="00E22E71"/>
    <w:rsid w:val="00E2366C"/>
    <w:rsid w:val="00E23D47"/>
    <w:rsid w:val="00E23E60"/>
    <w:rsid w:val="00E23F26"/>
    <w:rsid w:val="00E2410B"/>
    <w:rsid w:val="00E24AF1"/>
    <w:rsid w:val="00E2583A"/>
    <w:rsid w:val="00E27B08"/>
    <w:rsid w:val="00E3171C"/>
    <w:rsid w:val="00E31A70"/>
    <w:rsid w:val="00E32D68"/>
    <w:rsid w:val="00E33073"/>
    <w:rsid w:val="00E3339C"/>
    <w:rsid w:val="00E336F6"/>
    <w:rsid w:val="00E33983"/>
    <w:rsid w:val="00E339AF"/>
    <w:rsid w:val="00E33DFC"/>
    <w:rsid w:val="00E343AF"/>
    <w:rsid w:val="00E35566"/>
    <w:rsid w:val="00E3643A"/>
    <w:rsid w:val="00E364D2"/>
    <w:rsid w:val="00E36915"/>
    <w:rsid w:val="00E36949"/>
    <w:rsid w:val="00E36D43"/>
    <w:rsid w:val="00E377FA"/>
    <w:rsid w:val="00E37B07"/>
    <w:rsid w:val="00E40466"/>
    <w:rsid w:val="00E408C7"/>
    <w:rsid w:val="00E40E2C"/>
    <w:rsid w:val="00E42BDD"/>
    <w:rsid w:val="00E42E6A"/>
    <w:rsid w:val="00E44B43"/>
    <w:rsid w:val="00E44CDB"/>
    <w:rsid w:val="00E45277"/>
    <w:rsid w:val="00E45362"/>
    <w:rsid w:val="00E46357"/>
    <w:rsid w:val="00E46A5B"/>
    <w:rsid w:val="00E46B44"/>
    <w:rsid w:val="00E46C01"/>
    <w:rsid w:val="00E46EC7"/>
    <w:rsid w:val="00E47024"/>
    <w:rsid w:val="00E475FE"/>
    <w:rsid w:val="00E47A4A"/>
    <w:rsid w:val="00E50471"/>
    <w:rsid w:val="00E50B52"/>
    <w:rsid w:val="00E5191E"/>
    <w:rsid w:val="00E51EB7"/>
    <w:rsid w:val="00E52DCB"/>
    <w:rsid w:val="00E5375D"/>
    <w:rsid w:val="00E5403F"/>
    <w:rsid w:val="00E55D1A"/>
    <w:rsid w:val="00E55D6A"/>
    <w:rsid w:val="00E56D57"/>
    <w:rsid w:val="00E60F2C"/>
    <w:rsid w:val="00E61915"/>
    <w:rsid w:val="00E62AE5"/>
    <w:rsid w:val="00E6356E"/>
    <w:rsid w:val="00E65276"/>
    <w:rsid w:val="00E65A2A"/>
    <w:rsid w:val="00E65C00"/>
    <w:rsid w:val="00E663B4"/>
    <w:rsid w:val="00E67C58"/>
    <w:rsid w:val="00E67D7D"/>
    <w:rsid w:val="00E67D85"/>
    <w:rsid w:val="00E7019D"/>
    <w:rsid w:val="00E70FFA"/>
    <w:rsid w:val="00E7140E"/>
    <w:rsid w:val="00E72175"/>
    <w:rsid w:val="00E72595"/>
    <w:rsid w:val="00E72688"/>
    <w:rsid w:val="00E726BE"/>
    <w:rsid w:val="00E7286A"/>
    <w:rsid w:val="00E72BD5"/>
    <w:rsid w:val="00E72E74"/>
    <w:rsid w:val="00E72F55"/>
    <w:rsid w:val="00E730DB"/>
    <w:rsid w:val="00E73241"/>
    <w:rsid w:val="00E737CE"/>
    <w:rsid w:val="00E74065"/>
    <w:rsid w:val="00E740A9"/>
    <w:rsid w:val="00E7503F"/>
    <w:rsid w:val="00E75447"/>
    <w:rsid w:val="00E75784"/>
    <w:rsid w:val="00E766D1"/>
    <w:rsid w:val="00E766EF"/>
    <w:rsid w:val="00E76903"/>
    <w:rsid w:val="00E7701A"/>
    <w:rsid w:val="00E77936"/>
    <w:rsid w:val="00E80092"/>
    <w:rsid w:val="00E80BBE"/>
    <w:rsid w:val="00E81A56"/>
    <w:rsid w:val="00E82543"/>
    <w:rsid w:val="00E82C37"/>
    <w:rsid w:val="00E82E9A"/>
    <w:rsid w:val="00E83F5B"/>
    <w:rsid w:val="00E84519"/>
    <w:rsid w:val="00E845A4"/>
    <w:rsid w:val="00E845CC"/>
    <w:rsid w:val="00E84DFA"/>
    <w:rsid w:val="00E84F6E"/>
    <w:rsid w:val="00E85274"/>
    <w:rsid w:val="00E85670"/>
    <w:rsid w:val="00E85889"/>
    <w:rsid w:val="00E85D88"/>
    <w:rsid w:val="00E86FE4"/>
    <w:rsid w:val="00E8740A"/>
    <w:rsid w:val="00E875C5"/>
    <w:rsid w:val="00E87BF3"/>
    <w:rsid w:val="00E87E5A"/>
    <w:rsid w:val="00E908AD"/>
    <w:rsid w:val="00E9124C"/>
    <w:rsid w:val="00E91654"/>
    <w:rsid w:val="00E91897"/>
    <w:rsid w:val="00E92029"/>
    <w:rsid w:val="00E92AF4"/>
    <w:rsid w:val="00E9347A"/>
    <w:rsid w:val="00E93666"/>
    <w:rsid w:val="00E93AAC"/>
    <w:rsid w:val="00E93AF7"/>
    <w:rsid w:val="00E93D8D"/>
    <w:rsid w:val="00E94728"/>
    <w:rsid w:val="00E95148"/>
    <w:rsid w:val="00E95A75"/>
    <w:rsid w:val="00E95E15"/>
    <w:rsid w:val="00E9784D"/>
    <w:rsid w:val="00EA0517"/>
    <w:rsid w:val="00EA077C"/>
    <w:rsid w:val="00EA0A01"/>
    <w:rsid w:val="00EA0A07"/>
    <w:rsid w:val="00EA0F3E"/>
    <w:rsid w:val="00EA1570"/>
    <w:rsid w:val="00EA1FA9"/>
    <w:rsid w:val="00EA2122"/>
    <w:rsid w:val="00EA23E9"/>
    <w:rsid w:val="00EA2560"/>
    <w:rsid w:val="00EA2982"/>
    <w:rsid w:val="00EA378B"/>
    <w:rsid w:val="00EA3990"/>
    <w:rsid w:val="00EA449B"/>
    <w:rsid w:val="00EA461A"/>
    <w:rsid w:val="00EA4C69"/>
    <w:rsid w:val="00EA5522"/>
    <w:rsid w:val="00EA5814"/>
    <w:rsid w:val="00EA5A89"/>
    <w:rsid w:val="00EA5B3F"/>
    <w:rsid w:val="00EA5D9B"/>
    <w:rsid w:val="00EA6218"/>
    <w:rsid w:val="00EA6FB3"/>
    <w:rsid w:val="00EA6FC8"/>
    <w:rsid w:val="00EA706B"/>
    <w:rsid w:val="00EB0230"/>
    <w:rsid w:val="00EB0F28"/>
    <w:rsid w:val="00EB2F08"/>
    <w:rsid w:val="00EB3B95"/>
    <w:rsid w:val="00EB4657"/>
    <w:rsid w:val="00EB467B"/>
    <w:rsid w:val="00EB48D0"/>
    <w:rsid w:val="00EB5084"/>
    <w:rsid w:val="00EB5E7C"/>
    <w:rsid w:val="00EB636A"/>
    <w:rsid w:val="00EB6A58"/>
    <w:rsid w:val="00EB6B05"/>
    <w:rsid w:val="00EB6E11"/>
    <w:rsid w:val="00EB76E0"/>
    <w:rsid w:val="00EB7F49"/>
    <w:rsid w:val="00EC0C7B"/>
    <w:rsid w:val="00EC1DDB"/>
    <w:rsid w:val="00EC1F94"/>
    <w:rsid w:val="00EC27E8"/>
    <w:rsid w:val="00EC33B3"/>
    <w:rsid w:val="00EC33FA"/>
    <w:rsid w:val="00EC34E8"/>
    <w:rsid w:val="00EC3E28"/>
    <w:rsid w:val="00EC420B"/>
    <w:rsid w:val="00EC5AFE"/>
    <w:rsid w:val="00EC5C1F"/>
    <w:rsid w:val="00EC5D6C"/>
    <w:rsid w:val="00EC5E27"/>
    <w:rsid w:val="00EC6DF2"/>
    <w:rsid w:val="00ED0616"/>
    <w:rsid w:val="00ED0EB5"/>
    <w:rsid w:val="00ED1069"/>
    <w:rsid w:val="00ED19B8"/>
    <w:rsid w:val="00ED2C67"/>
    <w:rsid w:val="00ED3BE6"/>
    <w:rsid w:val="00ED3D3C"/>
    <w:rsid w:val="00ED3DB3"/>
    <w:rsid w:val="00ED4CA1"/>
    <w:rsid w:val="00ED53E2"/>
    <w:rsid w:val="00ED5443"/>
    <w:rsid w:val="00ED5586"/>
    <w:rsid w:val="00ED5860"/>
    <w:rsid w:val="00ED6924"/>
    <w:rsid w:val="00ED6DC1"/>
    <w:rsid w:val="00ED6E00"/>
    <w:rsid w:val="00ED6FB7"/>
    <w:rsid w:val="00ED72EE"/>
    <w:rsid w:val="00ED7E8A"/>
    <w:rsid w:val="00EE0D91"/>
    <w:rsid w:val="00EE1543"/>
    <w:rsid w:val="00EE2186"/>
    <w:rsid w:val="00EE3D15"/>
    <w:rsid w:val="00EE3DC6"/>
    <w:rsid w:val="00EE435F"/>
    <w:rsid w:val="00EE4791"/>
    <w:rsid w:val="00EE5C35"/>
    <w:rsid w:val="00EE62E8"/>
    <w:rsid w:val="00EE65F3"/>
    <w:rsid w:val="00EE6619"/>
    <w:rsid w:val="00EE6BA4"/>
    <w:rsid w:val="00EE6ECC"/>
    <w:rsid w:val="00EE74C8"/>
    <w:rsid w:val="00EF040D"/>
    <w:rsid w:val="00EF052A"/>
    <w:rsid w:val="00EF07EF"/>
    <w:rsid w:val="00EF108E"/>
    <w:rsid w:val="00EF1752"/>
    <w:rsid w:val="00EF1958"/>
    <w:rsid w:val="00EF1D98"/>
    <w:rsid w:val="00EF24C3"/>
    <w:rsid w:val="00EF25CF"/>
    <w:rsid w:val="00EF29C4"/>
    <w:rsid w:val="00EF36FA"/>
    <w:rsid w:val="00EF3AD1"/>
    <w:rsid w:val="00EF3CF1"/>
    <w:rsid w:val="00EF3F53"/>
    <w:rsid w:val="00EF40B3"/>
    <w:rsid w:val="00EF41D4"/>
    <w:rsid w:val="00EF4AEA"/>
    <w:rsid w:val="00EF4EB7"/>
    <w:rsid w:val="00EF4F47"/>
    <w:rsid w:val="00EF50E4"/>
    <w:rsid w:val="00EF548C"/>
    <w:rsid w:val="00EF6180"/>
    <w:rsid w:val="00EF6343"/>
    <w:rsid w:val="00EF6F15"/>
    <w:rsid w:val="00EF704A"/>
    <w:rsid w:val="00EF776E"/>
    <w:rsid w:val="00EF7966"/>
    <w:rsid w:val="00EF7DBD"/>
    <w:rsid w:val="00F0076F"/>
    <w:rsid w:val="00F00786"/>
    <w:rsid w:val="00F01101"/>
    <w:rsid w:val="00F0112D"/>
    <w:rsid w:val="00F01F8E"/>
    <w:rsid w:val="00F02496"/>
    <w:rsid w:val="00F026A7"/>
    <w:rsid w:val="00F02E4E"/>
    <w:rsid w:val="00F032AD"/>
    <w:rsid w:val="00F03441"/>
    <w:rsid w:val="00F040AA"/>
    <w:rsid w:val="00F04755"/>
    <w:rsid w:val="00F04945"/>
    <w:rsid w:val="00F04F4D"/>
    <w:rsid w:val="00F04F9B"/>
    <w:rsid w:val="00F06522"/>
    <w:rsid w:val="00F072E1"/>
    <w:rsid w:val="00F079DC"/>
    <w:rsid w:val="00F10D7D"/>
    <w:rsid w:val="00F1113B"/>
    <w:rsid w:val="00F124A0"/>
    <w:rsid w:val="00F129F4"/>
    <w:rsid w:val="00F13413"/>
    <w:rsid w:val="00F14D90"/>
    <w:rsid w:val="00F156D7"/>
    <w:rsid w:val="00F160E1"/>
    <w:rsid w:val="00F164C6"/>
    <w:rsid w:val="00F164EE"/>
    <w:rsid w:val="00F169E0"/>
    <w:rsid w:val="00F16D5A"/>
    <w:rsid w:val="00F16FC4"/>
    <w:rsid w:val="00F1700C"/>
    <w:rsid w:val="00F175D3"/>
    <w:rsid w:val="00F17BCF"/>
    <w:rsid w:val="00F21AA3"/>
    <w:rsid w:val="00F229EE"/>
    <w:rsid w:val="00F24532"/>
    <w:rsid w:val="00F247EA"/>
    <w:rsid w:val="00F24BFA"/>
    <w:rsid w:val="00F25EAE"/>
    <w:rsid w:val="00F2667A"/>
    <w:rsid w:val="00F26AFC"/>
    <w:rsid w:val="00F275CD"/>
    <w:rsid w:val="00F277E1"/>
    <w:rsid w:val="00F27C3C"/>
    <w:rsid w:val="00F30023"/>
    <w:rsid w:val="00F30101"/>
    <w:rsid w:val="00F3023B"/>
    <w:rsid w:val="00F3034D"/>
    <w:rsid w:val="00F304A5"/>
    <w:rsid w:val="00F30956"/>
    <w:rsid w:val="00F30B4B"/>
    <w:rsid w:val="00F31082"/>
    <w:rsid w:val="00F31D60"/>
    <w:rsid w:val="00F3290B"/>
    <w:rsid w:val="00F34281"/>
    <w:rsid w:val="00F3488F"/>
    <w:rsid w:val="00F3512B"/>
    <w:rsid w:val="00F3531D"/>
    <w:rsid w:val="00F35743"/>
    <w:rsid w:val="00F35B2E"/>
    <w:rsid w:val="00F362EC"/>
    <w:rsid w:val="00F366BE"/>
    <w:rsid w:val="00F36790"/>
    <w:rsid w:val="00F36DB9"/>
    <w:rsid w:val="00F3738F"/>
    <w:rsid w:val="00F375EC"/>
    <w:rsid w:val="00F37D5C"/>
    <w:rsid w:val="00F400C9"/>
    <w:rsid w:val="00F40300"/>
    <w:rsid w:val="00F408BB"/>
    <w:rsid w:val="00F411DC"/>
    <w:rsid w:val="00F418A1"/>
    <w:rsid w:val="00F41DFC"/>
    <w:rsid w:val="00F430BB"/>
    <w:rsid w:val="00F4381A"/>
    <w:rsid w:val="00F463D4"/>
    <w:rsid w:val="00F46B28"/>
    <w:rsid w:val="00F471A9"/>
    <w:rsid w:val="00F476DF"/>
    <w:rsid w:val="00F47DF1"/>
    <w:rsid w:val="00F5066D"/>
    <w:rsid w:val="00F507F8"/>
    <w:rsid w:val="00F5105E"/>
    <w:rsid w:val="00F51E09"/>
    <w:rsid w:val="00F520BA"/>
    <w:rsid w:val="00F526CB"/>
    <w:rsid w:val="00F53297"/>
    <w:rsid w:val="00F5339F"/>
    <w:rsid w:val="00F535CD"/>
    <w:rsid w:val="00F53D22"/>
    <w:rsid w:val="00F53EC6"/>
    <w:rsid w:val="00F542DD"/>
    <w:rsid w:val="00F55BD8"/>
    <w:rsid w:val="00F56972"/>
    <w:rsid w:val="00F56A08"/>
    <w:rsid w:val="00F56EEE"/>
    <w:rsid w:val="00F57213"/>
    <w:rsid w:val="00F648DB"/>
    <w:rsid w:val="00F64A74"/>
    <w:rsid w:val="00F64AE6"/>
    <w:rsid w:val="00F64B28"/>
    <w:rsid w:val="00F64B41"/>
    <w:rsid w:val="00F64CF5"/>
    <w:rsid w:val="00F64F1A"/>
    <w:rsid w:val="00F65380"/>
    <w:rsid w:val="00F6593F"/>
    <w:rsid w:val="00F665CE"/>
    <w:rsid w:val="00F6667D"/>
    <w:rsid w:val="00F667CB"/>
    <w:rsid w:val="00F66FA6"/>
    <w:rsid w:val="00F675E1"/>
    <w:rsid w:val="00F67894"/>
    <w:rsid w:val="00F704D3"/>
    <w:rsid w:val="00F70647"/>
    <w:rsid w:val="00F7102A"/>
    <w:rsid w:val="00F71723"/>
    <w:rsid w:val="00F71FDD"/>
    <w:rsid w:val="00F7311E"/>
    <w:rsid w:val="00F737BB"/>
    <w:rsid w:val="00F73860"/>
    <w:rsid w:val="00F74495"/>
    <w:rsid w:val="00F747E4"/>
    <w:rsid w:val="00F74B72"/>
    <w:rsid w:val="00F75FCF"/>
    <w:rsid w:val="00F764A3"/>
    <w:rsid w:val="00F766A5"/>
    <w:rsid w:val="00F777CD"/>
    <w:rsid w:val="00F80D43"/>
    <w:rsid w:val="00F80EB9"/>
    <w:rsid w:val="00F80F7B"/>
    <w:rsid w:val="00F81514"/>
    <w:rsid w:val="00F816D0"/>
    <w:rsid w:val="00F81C8F"/>
    <w:rsid w:val="00F822F2"/>
    <w:rsid w:val="00F8245F"/>
    <w:rsid w:val="00F8340A"/>
    <w:rsid w:val="00F834AC"/>
    <w:rsid w:val="00F83AFF"/>
    <w:rsid w:val="00F83DA8"/>
    <w:rsid w:val="00F84DE4"/>
    <w:rsid w:val="00F85EB9"/>
    <w:rsid w:val="00F90024"/>
    <w:rsid w:val="00F90656"/>
    <w:rsid w:val="00F90716"/>
    <w:rsid w:val="00F91102"/>
    <w:rsid w:val="00F91BF3"/>
    <w:rsid w:val="00F91E50"/>
    <w:rsid w:val="00F921F9"/>
    <w:rsid w:val="00F923F8"/>
    <w:rsid w:val="00F92DE8"/>
    <w:rsid w:val="00F92FAB"/>
    <w:rsid w:val="00F9323D"/>
    <w:rsid w:val="00F93DB1"/>
    <w:rsid w:val="00F9424E"/>
    <w:rsid w:val="00F94D9F"/>
    <w:rsid w:val="00F94EFD"/>
    <w:rsid w:val="00F95A1D"/>
    <w:rsid w:val="00F9641B"/>
    <w:rsid w:val="00F96545"/>
    <w:rsid w:val="00F965FF"/>
    <w:rsid w:val="00F96F23"/>
    <w:rsid w:val="00F97047"/>
    <w:rsid w:val="00F973A1"/>
    <w:rsid w:val="00F97CF2"/>
    <w:rsid w:val="00FA0012"/>
    <w:rsid w:val="00FA06CF"/>
    <w:rsid w:val="00FA097A"/>
    <w:rsid w:val="00FA1F49"/>
    <w:rsid w:val="00FA26A2"/>
    <w:rsid w:val="00FA272E"/>
    <w:rsid w:val="00FA2E6E"/>
    <w:rsid w:val="00FA3D4F"/>
    <w:rsid w:val="00FA494C"/>
    <w:rsid w:val="00FA4AA0"/>
    <w:rsid w:val="00FA4D98"/>
    <w:rsid w:val="00FA54F3"/>
    <w:rsid w:val="00FA5811"/>
    <w:rsid w:val="00FA58E0"/>
    <w:rsid w:val="00FA5AE8"/>
    <w:rsid w:val="00FA6668"/>
    <w:rsid w:val="00FA69F2"/>
    <w:rsid w:val="00FA70FB"/>
    <w:rsid w:val="00FA7792"/>
    <w:rsid w:val="00FB0613"/>
    <w:rsid w:val="00FB1220"/>
    <w:rsid w:val="00FB192E"/>
    <w:rsid w:val="00FB1A5B"/>
    <w:rsid w:val="00FB2A8A"/>
    <w:rsid w:val="00FB3917"/>
    <w:rsid w:val="00FB44E5"/>
    <w:rsid w:val="00FB46FA"/>
    <w:rsid w:val="00FB475F"/>
    <w:rsid w:val="00FB47F5"/>
    <w:rsid w:val="00FB48C6"/>
    <w:rsid w:val="00FB51C7"/>
    <w:rsid w:val="00FB535F"/>
    <w:rsid w:val="00FB577C"/>
    <w:rsid w:val="00FB5BA1"/>
    <w:rsid w:val="00FB5DE3"/>
    <w:rsid w:val="00FB6C56"/>
    <w:rsid w:val="00FB6D65"/>
    <w:rsid w:val="00FB6E57"/>
    <w:rsid w:val="00FB7B9B"/>
    <w:rsid w:val="00FB7DD0"/>
    <w:rsid w:val="00FC01A2"/>
    <w:rsid w:val="00FC01FB"/>
    <w:rsid w:val="00FC0A3A"/>
    <w:rsid w:val="00FC1925"/>
    <w:rsid w:val="00FC1FA2"/>
    <w:rsid w:val="00FC1FB2"/>
    <w:rsid w:val="00FC2470"/>
    <w:rsid w:val="00FC2C7A"/>
    <w:rsid w:val="00FC2E10"/>
    <w:rsid w:val="00FC3B2F"/>
    <w:rsid w:val="00FC3BF6"/>
    <w:rsid w:val="00FC43C9"/>
    <w:rsid w:val="00FC4463"/>
    <w:rsid w:val="00FC4639"/>
    <w:rsid w:val="00FC47C5"/>
    <w:rsid w:val="00FC49AB"/>
    <w:rsid w:val="00FC5049"/>
    <w:rsid w:val="00FC5158"/>
    <w:rsid w:val="00FC57C4"/>
    <w:rsid w:val="00FC5BFD"/>
    <w:rsid w:val="00FC6129"/>
    <w:rsid w:val="00FC70CB"/>
    <w:rsid w:val="00FC7ACB"/>
    <w:rsid w:val="00FC7D3D"/>
    <w:rsid w:val="00FD00B5"/>
    <w:rsid w:val="00FD0C19"/>
    <w:rsid w:val="00FD2A38"/>
    <w:rsid w:val="00FD30C8"/>
    <w:rsid w:val="00FD3D3A"/>
    <w:rsid w:val="00FD5EF3"/>
    <w:rsid w:val="00FD7883"/>
    <w:rsid w:val="00FD788E"/>
    <w:rsid w:val="00FD7AD0"/>
    <w:rsid w:val="00FD7FA3"/>
    <w:rsid w:val="00FE0B61"/>
    <w:rsid w:val="00FE0F4A"/>
    <w:rsid w:val="00FE1081"/>
    <w:rsid w:val="00FE1242"/>
    <w:rsid w:val="00FE2466"/>
    <w:rsid w:val="00FE24D8"/>
    <w:rsid w:val="00FE26EA"/>
    <w:rsid w:val="00FE2D9C"/>
    <w:rsid w:val="00FE396F"/>
    <w:rsid w:val="00FE3AB2"/>
    <w:rsid w:val="00FE3EC2"/>
    <w:rsid w:val="00FE44F8"/>
    <w:rsid w:val="00FE59A4"/>
    <w:rsid w:val="00FE62DA"/>
    <w:rsid w:val="00FE693D"/>
    <w:rsid w:val="00FE6D58"/>
    <w:rsid w:val="00FE6E1A"/>
    <w:rsid w:val="00FE6FDE"/>
    <w:rsid w:val="00FF172B"/>
    <w:rsid w:val="00FF1787"/>
    <w:rsid w:val="00FF33C0"/>
    <w:rsid w:val="00FF3CAC"/>
    <w:rsid w:val="00FF4246"/>
    <w:rsid w:val="00FF4288"/>
    <w:rsid w:val="00FF49EE"/>
    <w:rsid w:val="00FF4E4D"/>
    <w:rsid w:val="00FF4EC4"/>
    <w:rsid w:val="00FF5220"/>
    <w:rsid w:val="00FF56C5"/>
    <w:rsid w:val="00FF573C"/>
    <w:rsid w:val="00FF6634"/>
    <w:rsid w:val="00FF6643"/>
    <w:rsid w:val="00FF69A7"/>
    <w:rsid w:val="00FF7301"/>
    <w:rsid w:val="00FF7736"/>
    <w:rsid w:val="00FF7901"/>
    <w:rsid w:val="00FF7E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5B6EFF55-157E-4476-AF86-CE97335441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35DE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335DE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335DE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E75447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98623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259</Words>
  <Characters>1479</Characters>
  <Application>Microsoft Office Word</Application>
  <DocSecurity>0</DocSecurity>
  <Lines>12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-</vt:lpstr>
    </vt:vector>
  </TitlesOfParts>
  <Company/>
  <LinksUpToDate>false</LinksUpToDate>
  <CharactersWithSpaces>17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-</dc:title>
  <dc:subject/>
  <dc:creator>Marion</dc:creator>
  <cp:keywords/>
  <dc:description/>
  <cp:lastModifiedBy>User</cp:lastModifiedBy>
  <cp:revision>2</cp:revision>
  <dcterms:created xsi:type="dcterms:W3CDTF">2018-11-07T06:21:00Z</dcterms:created>
  <dcterms:modified xsi:type="dcterms:W3CDTF">2018-11-07T06:21:00Z</dcterms:modified>
</cp:coreProperties>
</file>